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F86544" w14:textId="77777777" w:rsidR="00676E41" w:rsidRDefault="00676E41" w:rsidP="004A213A">
      <w:pPr>
        <w:ind w:firstLine="0"/>
        <w:jc w:val="center"/>
        <w:rPr>
          <w:rFonts w:ascii="Times New Roman" w:hAnsi="Times New Roman" w:cs="Times New Roman"/>
          <w:b/>
          <w:sz w:val="26"/>
          <w:szCs w:val="26"/>
        </w:rPr>
      </w:pPr>
      <w:r>
        <w:rPr>
          <w:rFonts w:ascii="Times New Roman" w:hAnsi="Times New Roman" w:cs="Times New Roman"/>
          <w:b/>
          <w:sz w:val="26"/>
          <w:szCs w:val="26"/>
        </w:rPr>
        <w:t>BAB II</w:t>
      </w:r>
    </w:p>
    <w:p w14:paraId="0B51A1B2" w14:textId="77777777" w:rsidR="00676E41" w:rsidRDefault="00676E41" w:rsidP="00676E41">
      <w:pPr>
        <w:ind w:firstLine="0"/>
        <w:jc w:val="center"/>
        <w:rPr>
          <w:rFonts w:ascii="Times New Roman" w:hAnsi="Times New Roman" w:cs="Times New Roman"/>
          <w:b/>
          <w:sz w:val="26"/>
          <w:szCs w:val="26"/>
        </w:rPr>
      </w:pPr>
      <w:r>
        <w:rPr>
          <w:rFonts w:ascii="Times New Roman" w:hAnsi="Times New Roman" w:cs="Times New Roman"/>
          <w:b/>
          <w:sz w:val="26"/>
          <w:szCs w:val="26"/>
        </w:rPr>
        <w:t>KAJIAN PUSTAKA</w:t>
      </w:r>
    </w:p>
    <w:p w14:paraId="55B4E1C9" w14:textId="77777777" w:rsidR="00676E41" w:rsidRDefault="00676E41" w:rsidP="00676E41">
      <w:pPr>
        <w:ind w:firstLine="0"/>
        <w:jc w:val="center"/>
        <w:rPr>
          <w:rFonts w:ascii="Times New Roman" w:hAnsi="Times New Roman" w:cs="Times New Roman"/>
          <w:b/>
          <w:sz w:val="28"/>
          <w:szCs w:val="28"/>
        </w:rPr>
      </w:pPr>
    </w:p>
    <w:p w14:paraId="1746B7BC" w14:textId="77777777" w:rsidR="00676E41" w:rsidRDefault="00676E41" w:rsidP="000A6810">
      <w:pPr>
        <w:pStyle w:val="ListParagraph"/>
        <w:numPr>
          <w:ilvl w:val="0"/>
          <w:numId w:val="9"/>
        </w:numPr>
        <w:tabs>
          <w:tab w:val="left" w:pos="567"/>
        </w:tabs>
        <w:ind w:left="426" w:hanging="426"/>
        <w:rPr>
          <w:rFonts w:ascii="Times New Roman" w:hAnsi="Times New Roman" w:cs="Times New Roman"/>
          <w:b/>
          <w:sz w:val="24"/>
          <w:szCs w:val="24"/>
        </w:rPr>
      </w:pPr>
      <w:r>
        <w:rPr>
          <w:rFonts w:ascii="Times New Roman" w:hAnsi="Times New Roman" w:cs="Times New Roman"/>
          <w:b/>
          <w:sz w:val="24"/>
          <w:szCs w:val="24"/>
        </w:rPr>
        <w:t>Kurikulum Darurat Madrasah</w:t>
      </w:r>
    </w:p>
    <w:p w14:paraId="0F03675D" w14:textId="77777777" w:rsidR="00D10DBC" w:rsidRPr="00D10DBC" w:rsidRDefault="00D10DBC" w:rsidP="00226BD3">
      <w:pPr>
        <w:pStyle w:val="NormalWeb"/>
        <w:shd w:val="clear" w:color="auto" w:fill="FFFFFF"/>
        <w:spacing w:before="0" w:beforeAutospacing="0" w:after="0" w:afterAutospacing="0" w:line="480" w:lineRule="auto"/>
        <w:ind w:left="360" w:firstLine="633"/>
        <w:jc w:val="both"/>
        <w:rPr>
          <w:rFonts w:asciiTheme="majorBidi" w:hAnsiTheme="majorBidi"/>
          <w:color w:val="000000"/>
        </w:rPr>
      </w:pPr>
      <w:r w:rsidRPr="00D10DBC">
        <w:rPr>
          <w:rFonts w:asciiTheme="majorBidi" w:hAnsiTheme="majorBidi"/>
          <w:color w:val="000000"/>
        </w:rPr>
        <w:t xml:space="preserve">Kurikulum darurat merupakan salah satu pilihan yang dapat diambil oleh satuan pendidikan yang melaksanakan Pembelajaran Jarak Jauh (PJJ) untuk jenjang </w:t>
      </w:r>
      <w:r w:rsidR="003608E0">
        <w:rPr>
          <w:rFonts w:asciiTheme="majorBidi" w:hAnsiTheme="majorBidi"/>
          <w:color w:val="000000"/>
        </w:rPr>
        <w:t xml:space="preserve">MI, MTs, </w:t>
      </w:r>
      <w:r>
        <w:rPr>
          <w:rFonts w:asciiTheme="majorBidi" w:hAnsiTheme="majorBidi"/>
          <w:color w:val="000000"/>
        </w:rPr>
        <w:t>MA</w:t>
      </w:r>
      <w:r w:rsidRPr="00D10DBC">
        <w:rPr>
          <w:rFonts w:asciiTheme="majorBidi" w:hAnsiTheme="majorBidi"/>
          <w:color w:val="000000"/>
        </w:rPr>
        <w:t xml:space="preserve"> dengan me</w:t>
      </w:r>
      <w:r w:rsidR="00226BD3">
        <w:rPr>
          <w:rFonts w:asciiTheme="majorBidi" w:hAnsiTheme="majorBidi"/>
          <w:color w:val="000000"/>
        </w:rPr>
        <w:t xml:space="preserve">nyederhanakan kompetensi dasar. </w:t>
      </w:r>
      <w:r w:rsidRPr="00D10DBC">
        <w:rPr>
          <w:rFonts w:asciiTheme="majorBidi" w:hAnsiTheme="majorBidi"/>
          <w:color w:val="000000"/>
        </w:rPr>
        <w:t>Penyederhanaan ini mengurangi kompetensi dasar untuk setiap mat</w:t>
      </w:r>
      <w:r w:rsidR="003608E0">
        <w:rPr>
          <w:rFonts w:asciiTheme="majorBidi" w:hAnsiTheme="majorBidi"/>
          <w:color w:val="000000"/>
        </w:rPr>
        <w:t>a pelajaran dan siswa hanya</w:t>
      </w:r>
      <w:r w:rsidRPr="00D10DBC">
        <w:rPr>
          <w:rFonts w:asciiTheme="majorBidi" w:hAnsiTheme="majorBidi"/>
          <w:color w:val="000000"/>
        </w:rPr>
        <w:t xml:space="preserve"> fokus pada kompetensi esensial dan merupakan prasyarat untuk melanjutkan pemb</w:t>
      </w:r>
      <w:r w:rsidR="00226BD3">
        <w:rPr>
          <w:rFonts w:asciiTheme="majorBidi" w:hAnsiTheme="majorBidi"/>
          <w:color w:val="000000"/>
        </w:rPr>
        <w:t xml:space="preserve">elajaran ke tingkat berikutnya. </w:t>
      </w:r>
      <w:r w:rsidR="00C63C41">
        <w:rPr>
          <w:rFonts w:asciiTheme="majorBidi" w:hAnsiTheme="majorBidi"/>
          <w:color w:val="000000"/>
        </w:rPr>
        <w:t>Tetapi</w:t>
      </w:r>
      <w:r w:rsidRPr="00D10DBC">
        <w:rPr>
          <w:rFonts w:asciiTheme="majorBidi" w:hAnsiTheme="majorBidi"/>
          <w:color w:val="000000"/>
        </w:rPr>
        <w:t>, ada yang mengatakan kurikulum darurat itu tidak wajib. Pilihan lain selain itu, satuan pendidikan dapat memilih untuk tetap menggunakan kurikulum nasional 2013 atau menyederhanakan kurikulum secara mandiri.</w:t>
      </w:r>
      <w:r w:rsidR="00B25DCA">
        <w:rPr>
          <w:rStyle w:val="FootnoteReference"/>
          <w:rFonts w:asciiTheme="majorBidi" w:hAnsiTheme="majorBidi"/>
          <w:color w:val="000000"/>
        </w:rPr>
        <w:footnoteReference w:id="1"/>
      </w:r>
    </w:p>
    <w:p w14:paraId="10A119E1" w14:textId="797768BA" w:rsidR="00676E41" w:rsidRDefault="00D10DBC"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Melihat </w:t>
      </w:r>
      <w:r w:rsidR="00676E41">
        <w:rPr>
          <w:rFonts w:ascii="Times New Roman" w:hAnsi="Times New Roman" w:cs="Times New Roman"/>
          <w:color w:val="000000"/>
          <w:sz w:val="24"/>
          <w:szCs w:val="24"/>
        </w:rPr>
        <w:t>Keputusan Direktur Jendral Pendidikan Islam Nomor 2781 Tahun 2020 tentang Panduan kurikulum darurat pada madrasah tata kelola kur</w:t>
      </w:r>
      <w:r w:rsidR="00C27534">
        <w:rPr>
          <w:rFonts w:ascii="Times New Roman" w:hAnsi="Times New Roman" w:cs="Times New Roman"/>
          <w:color w:val="000000"/>
          <w:sz w:val="24"/>
          <w:szCs w:val="24"/>
        </w:rPr>
        <w:t>ikulum menjadi lebih  fleksibel</w:t>
      </w:r>
      <w:r w:rsidR="008C782A">
        <w:rPr>
          <w:rFonts w:ascii="Times New Roman" w:hAnsi="Times New Roman" w:cs="Times New Roman"/>
          <w:color w:val="000000"/>
          <w:sz w:val="24"/>
          <w:szCs w:val="24"/>
        </w:rPr>
        <w:t>.</w:t>
      </w:r>
      <w:r w:rsidR="00676E41">
        <w:rPr>
          <w:rStyle w:val="FootnoteReference"/>
          <w:rFonts w:ascii="Times New Roman" w:hAnsi="Times New Roman"/>
          <w:color w:val="000000"/>
          <w:sz w:val="24"/>
          <w:szCs w:val="24"/>
        </w:rPr>
        <w:footnoteReference w:id="2"/>
      </w:r>
      <w:r w:rsidR="00676E41">
        <w:rPr>
          <w:rFonts w:ascii="Times New Roman" w:hAnsi="Times New Roman" w:cs="Times New Roman"/>
          <w:color w:val="000000"/>
          <w:sz w:val="24"/>
          <w:szCs w:val="24"/>
        </w:rPr>
        <w:t xml:space="preserve"> Madrasah tidak wajib menuntaskan kompetensi dasar sesuai regulasi yang berlaku Secara konseptu</w:t>
      </w:r>
      <w:r w:rsidR="003608E0">
        <w:rPr>
          <w:rFonts w:ascii="Times New Roman" w:hAnsi="Times New Roman" w:cs="Times New Roman"/>
          <w:color w:val="000000"/>
          <w:sz w:val="24"/>
          <w:szCs w:val="24"/>
        </w:rPr>
        <w:t xml:space="preserve">al Kurikulum Darurat merupakan </w:t>
      </w:r>
      <w:r w:rsidR="00676E41">
        <w:rPr>
          <w:rFonts w:ascii="Times New Roman" w:hAnsi="Times New Roman" w:cs="Times New Roman"/>
          <w:color w:val="000000"/>
          <w:sz w:val="24"/>
          <w:szCs w:val="24"/>
        </w:rPr>
        <w:t>kurikulum yang disusun dan dilaksanakan oleh satu</w:t>
      </w:r>
      <w:r w:rsidR="00C27534">
        <w:rPr>
          <w:rFonts w:ascii="Times New Roman" w:hAnsi="Times New Roman" w:cs="Times New Roman"/>
          <w:color w:val="000000"/>
          <w:sz w:val="24"/>
          <w:szCs w:val="24"/>
        </w:rPr>
        <w:t>an pendidikan pada masa darurat</w:t>
      </w:r>
      <w:r w:rsidR="008C782A">
        <w:rPr>
          <w:rFonts w:ascii="Times New Roman" w:hAnsi="Times New Roman" w:cs="Times New Roman"/>
          <w:color w:val="000000"/>
          <w:sz w:val="24"/>
          <w:szCs w:val="24"/>
        </w:rPr>
        <w:t>.</w:t>
      </w:r>
      <w:r w:rsidR="00676E41">
        <w:rPr>
          <w:rStyle w:val="FootnoteReference"/>
          <w:rFonts w:ascii="Times New Roman" w:hAnsi="Times New Roman"/>
          <w:color w:val="000000"/>
          <w:sz w:val="24"/>
          <w:szCs w:val="24"/>
        </w:rPr>
        <w:footnoteReference w:id="3"/>
      </w:r>
      <w:r w:rsidR="008C782A">
        <w:rPr>
          <w:rFonts w:ascii="Times New Roman" w:hAnsi="Times New Roman" w:cs="Times New Roman"/>
          <w:color w:val="000000"/>
          <w:sz w:val="24"/>
          <w:szCs w:val="24"/>
        </w:rPr>
        <w:t xml:space="preserve"> </w:t>
      </w:r>
      <w:r w:rsidR="00676E41">
        <w:rPr>
          <w:rFonts w:ascii="Times New Roman" w:hAnsi="Times New Roman" w:cs="Times New Roman"/>
          <w:color w:val="000000"/>
          <w:sz w:val="24"/>
          <w:szCs w:val="24"/>
        </w:rPr>
        <w:t xml:space="preserve">Oleh karena itu semua aspek yang berkenaan dengan perencanaan pembelajaran, kegiatan pembelajaran dan </w:t>
      </w:r>
      <w:r w:rsidR="00676E41">
        <w:rPr>
          <w:rFonts w:ascii="Times New Roman" w:hAnsi="Times New Roman" w:cs="Times New Roman"/>
          <w:color w:val="000000"/>
          <w:sz w:val="24"/>
          <w:szCs w:val="24"/>
        </w:rPr>
        <w:lastRenderedPageBreak/>
        <w:t xml:space="preserve">penilaian hasil belajar disesuaikan dengan kondisi darurat yang terdapat dan dirasakan oleh setiap satuan pendidikan madrasah. Mempertimbangkan kondisi darurat setiap daerah dan madrasah berbeda, maka implementasi kurikulum darurat setiap satuan pendidikan bisa berbeda-beda sesuai dengan kondisi dan kebutuhan masing-masing. </w:t>
      </w:r>
    </w:p>
    <w:p w14:paraId="0DC49555" w14:textId="527453FF" w:rsidR="00BD5463" w:rsidRDefault="000E65FA" w:rsidP="00BD5463">
      <w:pPr>
        <w:ind w:left="567"/>
        <w:rPr>
          <w:rFonts w:ascii="Times New Roman" w:hAnsi="Times New Roman" w:cs="Times New Roman"/>
          <w:sz w:val="24"/>
          <w:szCs w:val="24"/>
        </w:rPr>
      </w:pPr>
      <w:r>
        <w:rPr>
          <w:rFonts w:ascii="Times New Roman" w:hAnsi="Times New Roman" w:cs="Times New Roman"/>
          <w:sz w:val="24"/>
          <w:szCs w:val="24"/>
        </w:rPr>
        <w:t>Pembelajaran online tidak dapat disamakan dengan pembelajaran tatap muka. Meskipun pembelajaran online dapat membantu menjaga kesehatan siswa namun pembelajaran online tidak seefektif pembelajaran konvensional dengan tatap muka, oleh karena itu lembaga pendidikan perlu memperbaiki kurikulum dan merancang materi pembelajaran yang sesuai dengan pembelajaran online sehingga pembelajaran lebih efektif.</w:t>
      </w:r>
      <w:r w:rsidR="006041FC">
        <w:rPr>
          <w:rStyle w:val="FootnoteReference"/>
          <w:rFonts w:ascii="Times New Roman" w:hAnsi="Times New Roman"/>
          <w:sz w:val="24"/>
          <w:szCs w:val="24"/>
        </w:rPr>
        <w:footnoteReference w:id="4"/>
      </w:r>
      <w:r>
        <w:rPr>
          <w:rFonts w:ascii="Times New Roman" w:hAnsi="Times New Roman" w:cs="Times New Roman"/>
          <w:sz w:val="24"/>
          <w:szCs w:val="24"/>
        </w:rPr>
        <w:t xml:space="preserve"> Empat strategi kurikulum yang dilaksanakan untuk mengatasi masalah pembelajaran akibat penutupan sekolah yaitu pengur</w:t>
      </w:r>
      <w:r w:rsidR="001250D1">
        <w:rPr>
          <w:rFonts w:ascii="Times New Roman" w:hAnsi="Times New Roman" w:cs="Times New Roman"/>
          <w:sz w:val="24"/>
          <w:szCs w:val="24"/>
        </w:rPr>
        <w:t>angan isi kurikulum, rasionali</w:t>
      </w:r>
      <w:r>
        <w:rPr>
          <w:rFonts w:ascii="Times New Roman" w:hAnsi="Times New Roman" w:cs="Times New Roman"/>
          <w:sz w:val="24"/>
          <w:szCs w:val="24"/>
        </w:rPr>
        <w:t>sasi mata pelajaran, perubahan penilai</w:t>
      </w:r>
      <w:r w:rsidR="00BD5463">
        <w:rPr>
          <w:rFonts w:ascii="Times New Roman" w:hAnsi="Times New Roman" w:cs="Times New Roman"/>
          <w:sz w:val="24"/>
          <w:szCs w:val="24"/>
        </w:rPr>
        <w:t>an dan pembelajaran jarak jauh.</w:t>
      </w:r>
    </w:p>
    <w:p w14:paraId="036F5389" w14:textId="34ED46DE" w:rsidR="00676E41" w:rsidRDefault="003608E0" w:rsidP="00BD5463">
      <w:pPr>
        <w:ind w:left="567"/>
        <w:rPr>
          <w:rFonts w:ascii="Times New Roman" w:hAnsi="Times New Roman" w:cs="Times New Roman"/>
          <w:sz w:val="24"/>
          <w:szCs w:val="24"/>
        </w:rPr>
      </w:pPr>
      <w:r>
        <w:rPr>
          <w:rFonts w:ascii="Times New Roman" w:hAnsi="Times New Roman" w:cs="Times New Roman"/>
          <w:sz w:val="24"/>
          <w:szCs w:val="24"/>
        </w:rPr>
        <w:t>P</w:t>
      </w:r>
      <w:r w:rsidR="00676E41">
        <w:rPr>
          <w:rFonts w:ascii="Times New Roman" w:hAnsi="Times New Roman" w:cs="Times New Roman"/>
          <w:sz w:val="24"/>
          <w:szCs w:val="24"/>
        </w:rPr>
        <w:t>embelajaran jarak jauh masih perlu dievaluasi dalam hal kesiapan guru dalam memilih program pembelajaran y</w:t>
      </w:r>
      <w:r>
        <w:rPr>
          <w:rFonts w:ascii="Times New Roman" w:hAnsi="Times New Roman" w:cs="Times New Roman"/>
          <w:sz w:val="24"/>
          <w:szCs w:val="24"/>
        </w:rPr>
        <w:t xml:space="preserve">ang tepat bagi siswa. Guru </w:t>
      </w:r>
      <w:r w:rsidR="00676E41">
        <w:rPr>
          <w:rFonts w:ascii="Times New Roman" w:hAnsi="Times New Roman" w:cs="Times New Roman"/>
          <w:sz w:val="24"/>
          <w:szCs w:val="24"/>
        </w:rPr>
        <w:t>memahami komponen-komponen yang ada dalam pembelajaran jarak jauh agar tidak terkesan sembarangan dalam me</w:t>
      </w:r>
      <w:r w:rsidR="00C27534">
        <w:rPr>
          <w:rFonts w:ascii="Times New Roman" w:hAnsi="Times New Roman" w:cs="Times New Roman"/>
          <w:sz w:val="24"/>
          <w:szCs w:val="24"/>
        </w:rPr>
        <w:t>laksanakan pembelajaran online.</w:t>
      </w:r>
      <w:r w:rsidR="00676E41">
        <w:rPr>
          <w:rFonts w:ascii="Times New Roman" w:hAnsi="Times New Roman" w:cs="Times New Roman"/>
          <w:sz w:val="24"/>
          <w:szCs w:val="24"/>
        </w:rPr>
        <w:t xml:space="preserve"> Kebijakan belajar online dari rumah memberikan pengalaman yang lain dari pembelajaran konvensional tatap muka, oleh karena itu berbagai hal mulai dari kurikulum, penilaian, model pembelajaran menjadi hal yang penting </w:t>
      </w:r>
      <w:r w:rsidR="00676E41">
        <w:rPr>
          <w:rFonts w:ascii="Times New Roman" w:hAnsi="Times New Roman" w:cs="Times New Roman"/>
          <w:sz w:val="24"/>
          <w:szCs w:val="24"/>
        </w:rPr>
        <w:lastRenderedPageBreak/>
        <w:t>unt</w:t>
      </w:r>
      <w:r w:rsidR="00C27534">
        <w:rPr>
          <w:rFonts w:ascii="Times New Roman" w:hAnsi="Times New Roman" w:cs="Times New Roman"/>
          <w:sz w:val="24"/>
          <w:szCs w:val="24"/>
        </w:rPr>
        <w:t>uk dikaji dan dipertimbangkan.</w:t>
      </w:r>
      <w:r w:rsidR="00676E41">
        <w:rPr>
          <w:rFonts w:ascii="Times New Roman" w:hAnsi="Times New Roman" w:cs="Times New Roman"/>
          <w:sz w:val="24"/>
          <w:szCs w:val="24"/>
        </w:rPr>
        <w:t xml:space="preserve"> Kebijakan madrasah melaksanakan pembelajaran online merupakan tindakan preventif mengatasi penyebaran covid-19.</w:t>
      </w:r>
    </w:p>
    <w:p w14:paraId="60E46A56" w14:textId="77777777" w:rsidR="00676E41" w:rsidRDefault="00676E41" w:rsidP="00676E41">
      <w:pPr>
        <w:ind w:left="567"/>
        <w:rPr>
          <w:rFonts w:ascii="Times New Roman" w:hAnsi="Times New Roman" w:cs="Times New Roman"/>
          <w:sz w:val="24"/>
          <w:szCs w:val="24"/>
        </w:rPr>
      </w:pPr>
      <w:r>
        <w:rPr>
          <w:rFonts w:ascii="Times New Roman" w:hAnsi="Times New Roman" w:cs="Times New Roman"/>
          <w:sz w:val="24"/>
          <w:szCs w:val="24"/>
        </w:rPr>
        <w:t>Madrasah melaksanakan rapat untuk menerapkan kebijakan kurikulum darurat. Hal ini sudah sesuai dengan kebijakan implementasi kurikulum darurat madrasah karena waktu pembelajaran online yang sangat terbatas. Penyesuaian kurikulum dilakukan oleh sekolah dalam waktu cepat dengan keterbatasan waktu menyesuaikan dengan pola pembelajaran online merespon keadaan pandemi Covid-19, transformasi kurikulum diantisipasi dengan cepat</w:t>
      </w:r>
      <w:r w:rsidR="00C27534">
        <w:rPr>
          <w:rFonts w:ascii="Times New Roman" w:hAnsi="Times New Roman" w:cs="Times New Roman"/>
          <w:sz w:val="24"/>
          <w:szCs w:val="24"/>
        </w:rPr>
        <w:t xml:space="preserve"> tanpa persiapan yang memadai.</w:t>
      </w:r>
      <w:r>
        <w:rPr>
          <w:rFonts w:ascii="Times New Roman" w:hAnsi="Times New Roman" w:cs="Times New Roman"/>
          <w:sz w:val="24"/>
          <w:szCs w:val="24"/>
        </w:rPr>
        <w:t xml:space="preserve"> Perubahan kurikulum darurat untuk mengantisipasi pandemi Covid-19 menyangkut perubahan tujuan pada pencapaian kompetensi, materi yang diajarkan, strategi pembelajaran dan evaluasi hasil belajar.</w:t>
      </w:r>
    </w:p>
    <w:p w14:paraId="35D04E98" w14:textId="77777777" w:rsidR="00676E41" w:rsidRDefault="00676E41" w:rsidP="00676E41">
      <w:pPr>
        <w:ind w:left="567" w:firstLine="709"/>
        <w:rPr>
          <w:rFonts w:ascii="Times New Roman" w:hAnsi="Times New Roman" w:cs="Times New Roman"/>
          <w:sz w:val="24"/>
          <w:szCs w:val="24"/>
        </w:rPr>
      </w:pPr>
      <w:r>
        <w:rPr>
          <w:rFonts w:ascii="Times New Roman" w:hAnsi="Times New Roman" w:cs="Times New Roman"/>
          <w:sz w:val="24"/>
          <w:szCs w:val="24"/>
        </w:rPr>
        <w:t>Peraturan yang dikeluarkan oleh Dirjen Pendidikan Kementerian Agama di atas memberi ruang yang luas bagi madrasah untuk mendesain kurikulum. Lembaga pendikan diberi kesempatan untuk menentukan struktur kurikulum yang esensial, menentukan pola pembelajaran, dan menentukan penilaian hasil belajar. Meskipun demikian madrasah harus tetap mengembangkan pembelajaran yang mengembangkan kompetensi siswa pada aspek sikap, aspek pengetahuan, dan aspek keterampilan.</w:t>
      </w:r>
      <w:r w:rsidR="002432CE">
        <w:rPr>
          <w:rStyle w:val="FootnoteReference"/>
          <w:rFonts w:ascii="Times New Roman" w:hAnsi="Times New Roman"/>
          <w:sz w:val="24"/>
          <w:szCs w:val="24"/>
        </w:rPr>
        <w:footnoteReference w:id="5"/>
      </w:r>
    </w:p>
    <w:p w14:paraId="1363DF89" w14:textId="18A942A5" w:rsidR="00676E41" w:rsidRDefault="00676E41" w:rsidP="00676E41">
      <w:pPr>
        <w:ind w:left="567" w:firstLine="709"/>
        <w:rPr>
          <w:rFonts w:ascii="Times New Roman" w:hAnsi="Times New Roman" w:cs="Times New Roman"/>
          <w:sz w:val="24"/>
          <w:szCs w:val="24"/>
        </w:rPr>
      </w:pPr>
      <w:r>
        <w:rPr>
          <w:rFonts w:ascii="Times New Roman" w:hAnsi="Times New Roman" w:cs="Times New Roman"/>
          <w:sz w:val="24"/>
          <w:szCs w:val="24"/>
        </w:rPr>
        <w:t xml:space="preserve">Implementasi Kurikulum Darurat pada Madrasah baik jenjang Raudhatul Athfal (RA), Madrasah Intidaiyah (MI), Madrasah Tsanawiyah </w:t>
      </w:r>
      <w:r>
        <w:rPr>
          <w:rFonts w:ascii="Times New Roman" w:hAnsi="Times New Roman" w:cs="Times New Roman"/>
          <w:sz w:val="24"/>
          <w:szCs w:val="24"/>
        </w:rPr>
        <w:lastRenderedPageBreak/>
        <w:t>(MTs), dan Madrasah Aliyah (MA) menuntut adanya perubahan paradigma pada perencanaan pembelajaran, pelaksanaan pembelajaran dan penilaian hasil belajar. Kegiatan pembelajaran tidak hanya dilaksanakan sepenuhnya di madrasah, tetapi siswa dapat belajar dari rumah. Kegiatan pembelajaran yang tadinya lebih banyak dilaksanakan secara tatap muka antara guru dengan siswa di kelas, berubah menjadi pembelajaran jarak jauh secara daring (dalam jaringan) dan luring (luar jaringan). Kegiatan belajar dari rumah menunt</w:t>
      </w:r>
      <w:r w:rsidR="00F27E57">
        <w:rPr>
          <w:rFonts w:ascii="Times New Roman" w:hAnsi="Times New Roman" w:cs="Times New Roman"/>
          <w:sz w:val="24"/>
          <w:szCs w:val="24"/>
        </w:rPr>
        <w:t xml:space="preserve"> </w:t>
      </w:r>
      <w:r>
        <w:rPr>
          <w:rFonts w:ascii="Times New Roman" w:hAnsi="Times New Roman" w:cs="Times New Roman"/>
          <w:sz w:val="24"/>
          <w:szCs w:val="24"/>
        </w:rPr>
        <w:t>ut adanya kolaborasi, partisipasi dan komunikasi aktif antara guru, orang tua dan siswa.</w:t>
      </w:r>
    </w:p>
    <w:p w14:paraId="798334BA" w14:textId="77777777"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sz w:val="24"/>
          <w:szCs w:val="24"/>
        </w:rPr>
        <w:t>Tujuan pembelajaran pada masa pandemi Covid-19 tidak menekankan pencapaian kompetensi (KI-KD) tetapi lebih menekankan pada pengembangan karakter, akhlak mulia, ubudiyah, k</w:t>
      </w:r>
      <w:r w:rsidR="00C27534">
        <w:rPr>
          <w:rFonts w:ascii="Times New Roman" w:hAnsi="Times New Roman" w:cs="Times New Roman"/>
          <w:sz w:val="24"/>
          <w:szCs w:val="24"/>
        </w:rPr>
        <w:t xml:space="preserve">emandirian dan kesalehan </w:t>
      </w:r>
      <w:r w:rsidR="001825F4">
        <w:rPr>
          <w:rFonts w:ascii="Times New Roman" w:hAnsi="Times New Roman" w:cs="Times New Roman"/>
          <w:sz w:val="24"/>
          <w:szCs w:val="24"/>
        </w:rPr>
        <w:t>social.</w:t>
      </w:r>
      <w:r>
        <w:rPr>
          <w:rStyle w:val="FootnoteReference"/>
          <w:rFonts w:ascii="Times New Roman" w:hAnsi="Times New Roman"/>
          <w:sz w:val="24"/>
          <w:szCs w:val="24"/>
        </w:rPr>
        <w:footnoteReference w:id="6"/>
      </w:r>
      <w:r>
        <w:rPr>
          <w:rFonts w:ascii="Times New Roman" w:hAnsi="Times New Roman" w:cs="Times New Roman"/>
          <w:sz w:val="24"/>
          <w:szCs w:val="24"/>
        </w:rPr>
        <w:t xml:space="preserve"> </w:t>
      </w:r>
      <w:r w:rsidR="00C9044C">
        <w:rPr>
          <w:rFonts w:ascii="Times New Roman" w:hAnsi="Times New Roman" w:cs="Times New Roman"/>
          <w:color w:val="000000"/>
          <w:sz w:val="24"/>
          <w:szCs w:val="24"/>
        </w:rPr>
        <w:t>L</w:t>
      </w:r>
      <w:r>
        <w:rPr>
          <w:rFonts w:ascii="Times New Roman" w:hAnsi="Times New Roman" w:cs="Times New Roman"/>
          <w:color w:val="000000"/>
          <w:sz w:val="24"/>
          <w:szCs w:val="24"/>
        </w:rPr>
        <w:t>ebih ditekankan pada pengembangan karakter, akhlak mulia, ubudiyah dan kemandirian siswa. Guru</w:t>
      </w:r>
      <w:r w:rsidR="00C9044C">
        <w:rPr>
          <w:rFonts w:ascii="Times New Roman" w:hAnsi="Times New Roman" w:cs="Times New Roman"/>
          <w:color w:val="000000"/>
          <w:sz w:val="24"/>
          <w:szCs w:val="24"/>
        </w:rPr>
        <w:t xml:space="preserve"> lebih</w:t>
      </w:r>
      <w:r>
        <w:rPr>
          <w:rFonts w:ascii="Times New Roman" w:hAnsi="Times New Roman" w:cs="Times New Roman"/>
          <w:color w:val="000000"/>
          <w:sz w:val="24"/>
          <w:szCs w:val="24"/>
        </w:rPr>
        <w:t xml:space="preserve"> kreatif dan inovatif dalam menyajikan materi pelajaran dan memberi tugas kepada siswa, agar terwujud pembelajaran yang bermakna, inspiratif dan menyenangkan agar siswa tidak mengalami </w:t>
      </w:r>
      <w:r w:rsidR="001825F4">
        <w:rPr>
          <w:rFonts w:ascii="Times New Roman" w:hAnsi="Times New Roman" w:cs="Times New Roman"/>
          <w:color w:val="000000"/>
          <w:sz w:val="24"/>
          <w:szCs w:val="24"/>
        </w:rPr>
        <w:t xml:space="preserve">kebosanan belajar dari rumah. </w:t>
      </w:r>
      <w:r>
        <w:rPr>
          <w:rFonts w:ascii="Times New Roman" w:hAnsi="Times New Roman" w:cs="Times New Roman"/>
          <w:color w:val="000000"/>
          <w:sz w:val="24"/>
          <w:szCs w:val="24"/>
        </w:rPr>
        <w:t>Agar kegiatan pembelajaran pada masa darurat berjalan dengan baik dan optimal, maka Direktorat Jenderal Pendidikan Islam Kementerian agama Republik Indonesia menyusun Panduan Kurikulum Darurat pada Madrasah, sebagai acuan satuan pendidikan dalam menyelenggarakan pembelajaran pada masa darurat.</w:t>
      </w:r>
    </w:p>
    <w:p w14:paraId="398AB8FC" w14:textId="694388D9"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Ilmu pengetahuan dan teknologi yang semakin berkembang pesat memberikan informasi dan dampak positif bagi kemajuan dunia pendidikan. </w:t>
      </w:r>
      <w:r w:rsidR="00C9044C">
        <w:rPr>
          <w:rFonts w:ascii="Times New Roman" w:hAnsi="Times New Roman" w:cs="Times New Roman"/>
          <w:color w:val="000000"/>
          <w:sz w:val="24"/>
          <w:szCs w:val="24"/>
        </w:rPr>
        <w:t>Yang dimana t</w:t>
      </w:r>
      <w:r>
        <w:rPr>
          <w:rFonts w:ascii="Times New Roman" w:hAnsi="Times New Roman" w:cs="Times New Roman"/>
          <w:color w:val="000000"/>
          <w:sz w:val="24"/>
          <w:szCs w:val="24"/>
        </w:rPr>
        <w:t>eknologi informasi saat ini sangat menjadi kebutuhan penting manusia deng</w:t>
      </w:r>
      <w:r w:rsidR="005C718B">
        <w:rPr>
          <w:rFonts w:ascii="Times New Roman" w:hAnsi="Times New Roman" w:cs="Times New Roman"/>
          <w:color w:val="000000"/>
          <w:sz w:val="24"/>
          <w:szCs w:val="24"/>
        </w:rPr>
        <w:t xml:space="preserve">an berbagai manfaat, yang </w:t>
      </w:r>
      <w:r w:rsidR="00C9044C">
        <w:rPr>
          <w:rFonts w:ascii="Times New Roman" w:hAnsi="Times New Roman" w:cs="Times New Roman"/>
          <w:color w:val="000000"/>
          <w:sz w:val="24"/>
          <w:szCs w:val="24"/>
        </w:rPr>
        <w:t xml:space="preserve">akan </w:t>
      </w:r>
      <w:r>
        <w:rPr>
          <w:rFonts w:ascii="Times New Roman" w:hAnsi="Times New Roman" w:cs="Times New Roman"/>
          <w:color w:val="000000"/>
          <w:sz w:val="24"/>
          <w:szCs w:val="24"/>
        </w:rPr>
        <w:t>mempermu</w:t>
      </w:r>
      <w:r w:rsidR="00C27534">
        <w:rPr>
          <w:rFonts w:ascii="Times New Roman" w:hAnsi="Times New Roman" w:cs="Times New Roman"/>
          <w:color w:val="000000"/>
          <w:sz w:val="24"/>
          <w:szCs w:val="24"/>
        </w:rPr>
        <w:t>dah aktivitas kehidupan manusia</w:t>
      </w:r>
      <w:r w:rsidR="001825F4">
        <w:rPr>
          <w:rFonts w:ascii="Times New Roman" w:hAnsi="Times New Roman" w:cs="Times New Roman"/>
          <w:color w:val="000000"/>
          <w:sz w:val="24"/>
          <w:szCs w:val="24"/>
        </w:rPr>
        <w:t>.</w:t>
      </w:r>
      <w:r>
        <w:rPr>
          <w:rStyle w:val="FootnoteReference"/>
          <w:rFonts w:ascii="Times New Roman" w:hAnsi="Times New Roman"/>
          <w:color w:val="000000"/>
          <w:sz w:val="24"/>
          <w:szCs w:val="24"/>
        </w:rPr>
        <w:footnoteReference w:id="7"/>
      </w:r>
      <w:r>
        <w:rPr>
          <w:rFonts w:ascii="Times New Roman" w:hAnsi="Times New Roman" w:cs="Times New Roman"/>
          <w:color w:val="000000"/>
          <w:sz w:val="24"/>
          <w:szCs w:val="24"/>
        </w:rPr>
        <w:t xml:space="preserve"> Pendidikan formal, informal, dan non formal dapat merasakan dampak teknologi informasi dari yang sederhana sampai yang canggih. Kunci utama agar pembelajaran online dapat terlaksana dengan efektif antara lain pendekatan pembelajaran yang akurat, penilaian otentik dan ke</w:t>
      </w:r>
      <w:r w:rsidR="00C27534">
        <w:rPr>
          <w:rFonts w:ascii="Times New Roman" w:hAnsi="Times New Roman" w:cs="Times New Roman"/>
          <w:color w:val="000000"/>
          <w:sz w:val="24"/>
          <w:szCs w:val="24"/>
        </w:rPr>
        <w:t>cukupan peralatan dan teknologi</w:t>
      </w:r>
      <w:r w:rsidR="001825F4">
        <w:rPr>
          <w:rFonts w:ascii="Times New Roman" w:hAnsi="Times New Roman" w:cs="Times New Roman"/>
          <w:color w:val="000000"/>
          <w:sz w:val="24"/>
          <w:szCs w:val="24"/>
        </w:rPr>
        <w:t>.</w:t>
      </w:r>
      <w:r>
        <w:rPr>
          <w:rStyle w:val="FootnoteReference"/>
          <w:rFonts w:ascii="Times New Roman" w:hAnsi="Times New Roman"/>
          <w:color w:val="000000"/>
          <w:sz w:val="24"/>
          <w:szCs w:val="24"/>
        </w:rPr>
        <w:footnoteReference w:id="8"/>
      </w:r>
      <w:r>
        <w:rPr>
          <w:rFonts w:ascii="Times New Roman" w:hAnsi="Times New Roman" w:cs="Times New Roman"/>
          <w:color w:val="000000"/>
          <w:sz w:val="24"/>
          <w:szCs w:val="24"/>
        </w:rPr>
        <w:t xml:space="preserve"> Pendekatan pembelajaran yang akurat harus digunakan oleh guru sehingga dapat meningkatkan efektifitas pembelajaran online.</w:t>
      </w:r>
    </w:p>
    <w:p w14:paraId="19E7674D" w14:textId="13909137"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 Teknologi komputer dan internet, mulai dari perangkat lunak maupun perangkat keras memberikan banyak manfaat dan pilihan kemudahan akses informasi bagi dunia pendidikan untuk menunjang proses </w:t>
      </w:r>
      <w:r w:rsidR="00C27534">
        <w:rPr>
          <w:rFonts w:ascii="Times New Roman" w:hAnsi="Times New Roman" w:cs="Times New Roman"/>
          <w:color w:val="000000"/>
          <w:sz w:val="24"/>
          <w:szCs w:val="24"/>
        </w:rPr>
        <w:t>pembelajaran para peserta didik</w:t>
      </w:r>
      <w:r w:rsidR="001825F4">
        <w:rPr>
          <w:rFonts w:ascii="Times New Roman" w:hAnsi="Times New Roman" w:cs="Times New Roman"/>
          <w:color w:val="000000"/>
          <w:sz w:val="24"/>
          <w:szCs w:val="24"/>
        </w:rPr>
        <w:t>.</w:t>
      </w:r>
      <w:r>
        <w:rPr>
          <w:rStyle w:val="FootnoteReference"/>
          <w:rFonts w:ascii="Times New Roman" w:hAnsi="Times New Roman"/>
          <w:color w:val="000000"/>
          <w:sz w:val="24"/>
          <w:szCs w:val="24"/>
        </w:rPr>
        <w:footnoteReference w:id="9"/>
      </w:r>
      <w:r>
        <w:rPr>
          <w:rFonts w:ascii="Times New Roman" w:hAnsi="Times New Roman" w:cs="Times New Roman"/>
          <w:color w:val="000000"/>
          <w:sz w:val="24"/>
          <w:szCs w:val="24"/>
        </w:rPr>
        <w:t xml:space="preserve"> Keunggulan yang diberikan, bukan saja terletak pada faktor kecepatan untuk mendapatkan informasi, namun juga </w:t>
      </w:r>
      <w:proofErr w:type="gramStart"/>
      <w:r>
        <w:rPr>
          <w:rFonts w:ascii="Times New Roman" w:hAnsi="Times New Roman" w:cs="Times New Roman"/>
          <w:color w:val="000000"/>
          <w:sz w:val="24"/>
          <w:szCs w:val="24"/>
        </w:rPr>
        <w:t>kecanggihan</w:t>
      </w:r>
      <w:r w:rsidR="006C0B37">
        <w:rPr>
          <w:rFonts w:ascii="Times New Roman" w:hAnsi="Times New Roman" w:cs="Times New Roman"/>
          <w:color w:val="000000"/>
          <w:sz w:val="24"/>
          <w:szCs w:val="24"/>
        </w:rPr>
        <w:t xml:space="preserve">  </w:t>
      </w:r>
      <w:r>
        <w:rPr>
          <w:rFonts w:ascii="Times New Roman" w:hAnsi="Times New Roman" w:cs="Times New Roman"/>
          <w:color w:val="000000"/>
          <w:sz w:val="24"/>
          <w:szCs w:val="24"/>
        </w:rPr>
        <w:t>multimedia</w:t>
      </w:r>
      <w:proofErr w:type="gramEnd"/>
      <w:r>
        <w:rPr>
          <w:rFonts w:ascii="Times New Roman" w:hAnsi="Times New Roman" w:cs="Times New Roman"/>
          <w:color w:val="000000"/>
          <w:sz w:val="24"/>
          <w:szCs w:val="24"/>
        </w:rPr>
        <w:t xml:space="preserve"> yang dapat membuat belajar lebih menarik melalui audio visual secara interaktif. </w:t>
      </w:r>
    </w:p>
    <w:p w14:paraId="5D72C0F3" w14:textId="77777777"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Dengan berkembangnya teknologi, banyak kegiatan pembelajaran yang dapat dilakukan dengan memanfaatkan internet. Pemanfaatan internet </w:t>
      </w:r>
      <w:r>
        <w:rPr>
          <w:rFonts w:ascii="Times New Roman" w:hAnsi="Times New Roman" w:cs="Times New Roman"/>
          <w:color w:val="000000"/>
          <w:sz w:val="24"/>
          <w:szCs w:val="24"/>
        </w:rPr>
        <w:lastRenderedPageBreak/>
        <w:t>dalam pembelajaran</w:t>
      </w:r>
      <w:r w:rsidR="00C9044C">
        <w:rPr>
          <w:rFonts w:ascii="Times New Roman" w:hAnsi="Times New Roman" w:cs="Times New Roman"/>
          <w:color w:val="000000"/>
          <w:sz w:val="24"/>
          <w:szCs w:val="24"/>
        </w:rPr>
        <w:t xml:space="preserve"> kelas online akan </w:t>
      </w:r>
      <w:r>
        <w:rPr>
          <w:rFonts w:ascii="Times New Roman" w:hAnsi="Times New Roman" w:cs="Times New Roman"/>
          <w:color w:val="000000"/>
          <w:sz w:val="24"/>
          <w:szCs w:val="24"/>
        </w:rPr>
        <w:t>membuat tugas-tugas pendidik menjadi semakin mudah dan menyeluruh. Pembelajaran online juga merupakan bagian dari pembelajaran konvensional, dengan demikian tugas-tugas pendidik juga mengacu pada tugas-tugas di kelas konvensional yang kemudian disesuaikan karena lingkungan kelas b</w:t>
      </w:r>
      <w:r w:rsidR="00F56EAB">
        <w:rPr>
          <w:rFonts w:ascii="Times New Roman" w:hAnsi="Times New Roman" w:cs="Times New Roman"/>
          <w:color w:val="000000"/>
          <w:sz w:val="24"/>
          <w:szCs w:val="24"/>
        </w:rPr>
        <w:t>erbeda dengan lingkungan online</w:t>
      </w:r>
      <w:r w:rsidR="001825F4">
        <w:rPr>
          <w:rFonts w:ascii="Times New Roman" w:hAnsi="Times New Roman" w:cs="Times New Roman"/>
          <w:color w:val="000000"/>
          <w:sz w:val="24"/>
          <w:szCs w:val="24"/>
        </w:rPr>
        <w:t>.</w:t>
      </w:r>
      <w:r>
        <w:rPr>
          <w:rStyle w:val="FootnoteReference"/>
          <w:rFonts w:ascii="Times New Roman" w:hAnsi="Times New Roman"/>
          <w:color w:val="000000"/>
          <w:sz w:val="24"/>
          <w:szCs w:val="24"/>
        </w:rPr>
        <w:footnoteReference w:id="10"/>
      </w:r>
    </w:p>
    <w:p w14:paraId="23F5F86A" w14:textId="3D1D3CD7" w:rsidR="00676E41" w:rsidRDefault="00676E41" w:rsidP="009B1BD2">
      <w:pPr>
        <w:ind w:left="567" w:firstLine="709"/>
        <w:rPr>
          <w:rFonts w:ascii="Times New Roman" w:hAnsi="Times New Roman" w:cs="Times New Roman"/>
          <w:sz w:val="24"/>
          <w:szCs w:val="24"/>
        </w:rPr>
      </w:pPr>
      <w:r>
        <w:rPr>
          <w:rFonts w:ascii="Times New Roman" w:hAnsi="Times New Roman" w:cs="Times New Roman"/>
          <w:sz w:val="24"/>
          <w:szCs w:val="24"/>
        </w:rPr>
        <w:t>Pemanfaatan kelas online</w:t>
      </w:r>
      <w:r w:rsidR="00C9044C">
        <w:rPr>
          <w:rFonts w:ascii="Times New Roman" w:hAnsi="Times New Roman" w:cs="Times New Roman"/>
          <w:sz w:val="24"/>
          <w:szCs w:val="24"/>
        </w:rPr>
        <w:t xml:space="preserve"> sebagai sarana belajar ini</w:t>
      </w:r>
      <w:r>
        <w:rPr>
          <w:rFonts w:ascii="Times New Roman" w:hAnsi="Times New Roman" w:cs="Times New Roman"/>
          <w:sz w:val="24"/>
          <w:szCs w:val="24"/>
        </w:rPr>
        <w:t xml:space="preserve"> lebih baik lagi dengan adanya kerjasama dan bimbingan orang tua. Hal ini juga yang menginspirasi guru-guru madrasah untuk melakukan beberapa terobosan dalam proses pembelajaran agar siswa-siswi madrasah tetap belajar walaupun mereka berada di rumah, karena proses pembelajaran dilakukan melalui jaringan internet (tatap maya) dengan memanfaatkan aplikasi WhatsApp, Google Classroom, dan aplikasi lainnya yang</w:t>
      </w:r>
      <w:r w:rsidR="009B1BD2">
        <w:rPr>
          <w:rFonts w:ascii="Times New Roman" w:hAnsi="Times New Roman" w:cs="Times New Roman"/>
          <w:sz w:val="24"/>
          <w:szCs w:val="24"/>
        </w:rPr>
        <w:t xml:space="preserve"> mendukung proses pembelajaran. </w:t>
      </w:r>
      <w:r>
        <w:rPr>
          <w:rFonts w:ascii="Times New Roman" w:hAnsi="Times New Roman" w:cs="Times New Roman"/>
          <w:sz w:val="24"/>
          <w:szCs w:val="24"/>
        </w:rPr>
        <w:t>Suasana diciptakan sedemikian adanya agar siswa tetap belajar. Tatap maya atau kelas maya (</w:t>
      </w:r>
      <w:r w:rsidRPr="00C9044C">
        <w:rPr>
          <w:rFonts w:ascii="Times New Roman" w:hAnsi="Times New Roman" w:cs="Times New Roman"/>
          <w:i/>
          <w:sz w:val="24"/>
          <w:szCs w:val="24"/>
        </w:rPr>
        <w:t>virtual class</w:t>
      </w:r>
      <w:r>
        <w:rPr>
          <w:rFonts w:ascii="Times New Roman" w:hAnsi="Times New Roman" w:cs="Times New Roman"/>
          <w:sz w:val="24"/>
          <w:szCs w:val="24"/>
        </w:rPr>
        <w:t xml:space="preserve">) adalah lingkungan belajar yang diadakan tanpa tatap muka secara langsung antara guru dengan siswa. </w:t>
      </w:r>
      <w:r w:rsidRPr="00C9044C">
        <w:rPr>
          <w:rFonts w:ascii="Times New Roman" w:hAnsi="Times New Roman" w:cs="Times New Roman"/>
          <w:i/>
          <w:sz w:val="24"/>
          <w:szCs w:val="24"/>
        </w:rPr>
        <w:t>Virtual class</w:t>
      </w:r>
      <w:r>
        <w:rPr>
          <w:rFonts w:ascii="Times New Roman" w:hAnsi="Times New Roman" w:cs="Times New Roman"/>
          <w:sz w:val="24"/>
          <w:szCs w:val="24"/>
        </w:rPr>
        <w:t xml:space="preserve"> bisa digunakan dalam pembelajaran kelas langsung (tatap muka) dan digunakan untuk pembelajaran online antara siswa dengan guru. Kelas maya merupakan bentuk pemanfaatan teknologi informasi dibidang pendidikan, selain itu juga merupakan perubahan proses belajar mengajar konvensional menjadi bentuk online</w:t>
      </w:r>
      <w:r w:rsidR="001825F4">
        <w:rPr>
          <w:rFonts w:ascii="Times New Roman" w:hAnsi="Times New Roman" w:cs="Times New Roman"/>
          <w:sz w:val="24"/>
          <w:szCs w:val="24"/>
        </w:rPr>
        <w:t>.</w:t>
      </w:r>
      <w:r>
        <w:rPr>
          <w:rStyle w:val="FootnoteReference"/>
          <w:rFonts w:ascii="Times New Roman" w:hAnsi="Times New Roman"/>
          <w:sz w:val="24"/>
          <w:szCs w:val="24"/>
        </w:rPr>
        <w:footnoteReference w:id="11"/>
      </w:r>
    </w:p>
    <w:p w14:paraId="6C473482" w14:textId="77777777" w:rsidR="009B1BD2" w:rsidRDefault="00676E41" w:rsidP="009B1BD2">
      <w:pPr>
        <w:ind w:left="567" w:firstLine="709"/>
        <w:rPr>
          <w:rFonts w:ascii="Times New Roman" w:hAnsi="Times New Roman" w:cs="Times New Roman"/>
          <w:color w:val="000000"/>
          <w:sz w:val="24"/>
          <w:szCs w:val="24"/>
        </w:rPr>
      </w:pPr>
      <w:r>
        <w:rPr>
          <w:rFonts w:ascii="Times New Roman" w:hAnsi="Times New Roman" w:cs="Times New Roman"/>
          <w:sz w:val="24"/>
          <w:szCs w:val="24"/>
        </w:rPr>
        <w:lastRenderedPageBreak/>
        <w:t xml:space="preserve">Pembelajaran online (juga dikenal dengan </w:t>
      </w:r>
      <w:r w:rsidRPr="00C9044C">
        <w:rPr>
          <w:rFonts w:ascii="Times New Roman" w:hAnsi="Times New Roman" w:cs="Times New Roman"/>
          <w:i/>
          <w:sz w:val="24"/>
          <w:szCs w:val="24"/>
        </w:rPr>
        <w:t>e-learning</w:t>
      </w:r>
      <w:r>
        <w:rPr>
          <w:rFonts w:ascii="Times New Roman" w:hAnsi="Times New Roman" w:cs="Times New Roman"/>
          <w:sz w:val="24"/>
          <w:szCs w:val="24"/>
        </w:rPr>
        <w:t xml:space="preserve">) merupakan bentuk pembelajaran yang dilaksanakan secara elektronik dengan menggunakan komputer dan berbasis online. Bahan ajar atau materi pembelajaran bisa diakses melalui sebuah jaringan. Sumbernya bisa berasal dari website, internet, intranet, CD-ROM, dan DVD. Selain memberikan instruksi, </w:t>
      </w:r>
      <w:r w:rsidRPr="00C9044C">
        <w:rPr>
          <w:rFonts w:ascii="Times New Roman" w:hAnsi="Times New Roman" w:cs="Times New Roman"/>
          <w:i/>
          <w:sz w:val="24"/>
          <w:szCs w:val="24"/>
        </w:rPr>
        <w:t>e-learning</w:t>
      </w:r>
      <w:r>
        <w:rPr>
          <w:rFonts w:ascii="Times New Roman" w:hAnsi="Times New Roman" w:cs="Times New Roman"/>
          <w:sz w:val="24"/>
          <w:szCs w:val="24"/>
        </w:rPr>
        <w:t xml:space="preserve"> juga dapat mengevaluasi proses pembelajaran siswa dan melaporkan kemajuan siswa. </w:t>
      </w:r>
      <w:r w:rsidRPr="00C9044C">
        <w:rPr>
          <w:rFonts w:ascii="Times New Roman" w:hAnsi="Times New Roman" w:cs="Times New Roman"/>
          <w:i/>
          <w:sz w:val="24"/>
          <w:szCs w:val="24"/>
        </w:rPr>
        <w:t>E-learning</w:t>
      </w:r>
      <w:r>
        <w:rPr>
          <w:rFonts w:ascii="Times New Roman" w:hAnsi="Times New Roman" w:cs="Times New Roman"/>
          <w:sz w:val="24"/>
          <w:szCs w:val="24"/>
        </w:rPr>
        <w:t xml:space="preserve"> adalah suatu kemajuan penting dalam sistem pendidikan modern. </w:t>
      </w:r>
      <w:r w:rsidRPr="00C9044C">
        <w:rPr>
          <w:rFonts w:ascii="Times New Roman" w:hAnsi="Times New Roman" w:cs="Times New Roman"/>
          <w:i/>
          <w:sz w:val="24"/>
          <w:szCs w:val="24"/>
        </w:rPr>
        <w:t>E-learning</w:t>
      </w:r>
      <w:r>
        <w:rPr>
          <w:rFonts w:ascii="Times New Roman" w:hAnsi="Times New Roman" w:cs="Times New Roman"/>
          <w:sz w:val="24"/>
          <w:szCs w:val="24"/>
        </w:rPr>
        <w:t xml:space="preserve"> ini membawa pengaruh terjadinya proses transformasi pendidikan konvensional ke dalam bentuk digital, baik secara isi maupun sistemnya. </w:t>
      </w:r>
      <w:r w:rsidRPr="00C9044C">
        <w:rPr>
          <w:rFonts w:ascii="Times New Roman" w:hAnsi="Times New Roman" w:cs="Times New Roman"/>
          <w:i/>
          <w:sz w:val="24"/>
          <w:szCs w:val="24"/>
        </w:rPr>
        <w:t>E-learning</w:t>
      </w:r>
      <w:r>
        <w:rPr>
          <w:rFonts w:ascii="Times New Roman" w:hAnsi="Times New Roman" w:cs="Times New Roman"/>
          <w:sz w:val="24"/>
          <w:szCs w:val="24"/>
        </w:rPr>
        <w:t xml:space="preserve"> adalah suatu jenis belajar mengajar yang memungkinkan tersampaikannya bahan ajar ke siswa dengan menggunakan media internet</w:t>
      </w:r>
      <w:r w:rsidR="001825F4">
        <w:rPr>
          <w:rFonts w:ascii="Times New Roman" w:hAnsi="Times New Roman" w:cs="Times New Roman"/>
          <w:sz w:val="24"/>
          <w:szCs w:val="24"/>
        </w:rPr>
        <w:t>.</w:t>
      </w:r>
      <w:r>
        <w:rPr>
          <w:rStyle w:val="FootnoteReference"/>
          <w:rFonts w:ascii="Times New Roman" w:hAnsi="Times New Roman"/>
          <w:sz w:val="24"/>
          <w:szCs w:val="24"/>
        </w:rPr>
        <w:footnoteReference w:id="12"/>
      </w:r>
    </w:p>
    <w:p w14:paraId="14093340" w14:textId="031C35C3" w:rsidR="00676E41" w:rsidRPr="009B1BD2" w:rsidRDefault="00676E41" w:rsidP="009B1BD2">
      <w:pPr>
        <w:ind w:left="567" w:firstLine="709"/>
        <w:rPr>
          <w:rFonts w:ascii="Times New Roman" w:hAnsi="Times New Roman" w:cs="Times New Roman"/>
          <w:color w:val="000000"/>
          <w:sz w:val="24"/>
          <w:szCs w:val="24"/>
        </w:rPr>
      </w:pPr>
      <w:r w:rsidRPr="009B1BD2">
        <w:rPr>
          <w:rFonts w:ascii="Times New Roman" w:hAnsi="Times New Roman" w:cs="Times New Roman"/>
          <w:sz w:val="24"/>
          <w:szCs w:val="24"/>
        </w:rPr>
        <w:t xml:space="preserve">Madrasah menjadi </w:t>
      </w:r>
      <w:r w:rsidRPr="009B1BD2">
        <w:rPr>
          <w:rFonts w:ascii="Times New Roman" w:hAnsi="Times New Roman" w:cs="Times New Roman"/>
          <w:color w:val="000000"/>
          <w:sz w:val="24"/>
          <w:szCs w:val="24"/>
        </w:rPr>
        <w:t>penyelenggara kelas online, karena Madrasah memiliki akses mengelola keseluruhan sistem informasi dan teknologi. Sebagai penyelenggara kelas online, Madrasah akan mengelola berbagai kegiatan seperti; mengelola kelas, mengelola guru, mengelola siswa, pangkalan data, rekap atau jumlah penilaian dan aktifitas pembelajaran. Sebagai penyelenggara kelas online, Madrasah dapat memantau sejauh mana pemanfaatan belajar di ke</w:t>
      </w:r>
      <w:r w:rsidR="00140B55" w:rsidRPr="009B1BD2">
        <w:rPr>
          <w:rFonts w:ascii="Times New Roman" w:hAnsi="Times New Roman" w:cs="Times New Roman"/>
          <w:color w:val="000000"/>
          <w:sz w:val="24"/>
          <w:szCs w:val="24"/>
        </w:rPr>
        <w:t>las online oleh guru dan siswa.</w:t>
      </w:r>
      <w:r w:rsidR="00140B55">
        <w:rPr>
          <w:rStyle w:val="FootnoteReference"/>
          <w:rFonts w:ascii="Times New Roman" w:hAnsi="Times New Roman"/>
          <w:color w:val="000000"/>
          <w:sz w:val="24"/>
          <w:szCs w:val="24"/>
        </w:rPr>
        <w:footnoteReference w:id="13"/>
      </w:r>
      <w:r w:rsidR="00140B55" w:rsidRPr="009B1BD2">
        <w:rPr>
          <w:rFonts w:ascii="Times New Roman" w:hAnsi="Times New Roman" w:cs="Times New Roman"/>
          <w:color w:val="000000"/>
          <w:sz w:val="24"/>
          <w:szCs w:val="24"/>
        </w:rPr>
        <w:t xml:space="preserve"> </w:t>
      </w:r>
      <w:r w:rsidRPr="009B1BD2">
        <w:rPr>
          <w:rFonts w:ascii="Times New Roman" w:hAnsi="Times New Roman" w:cs="Times New Roman"/>
          <w:color w:val="000000"/>
          <w:sz w:val="24"/>
          <w:szCs w:val="24"/>
        </w:rPr>
        <w:t>Adapun beberapa poin manfaaat dari penggunaan kelas online sebagai berikut:</w:t>
      </w:r>
    </w:p>
    <w:p w14:paraId="3FFFD1E0" w14:textId="77777777" w:rsidR="00676E41" w:rsidRDefault="00676E41"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ahan ajar yang belum ataupun sudah disampaikan di kelas formal dapat disampaikan atau di bahas kembali di forum diskusi kelas online</w:t>
      </w:r>
    </w:p>
    <w:p w14:paraId="54235DFC"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M</w:t>
      </w:r>
      <w:r w:rsidR="00676E41">
        <w:rPr>
          <w:rFonts w:ascii="Times New Roman" w:hAnsi="Times New Roman" w:cs="Times New Roman"/>
          <w:color w:val="000000"/>
          <w:sz w:val="24"/>
          <w:szCs w:val="24"/>
        </w:rPr>
        <w:t>edia untuk membantu dan meningkatkan ketuntasan belajar</w:t>
      </w:r>
    </w:p>
    <w:p w14:paraId="6BD95DB1"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K</w:t>
      </w:r>
      <w:r w:rsidR="00676E41">
        <w:rPr>
          <w:rFonts w:ascii="Times New Roman" w:hAnsi="Times New Roman" w:cs="Times New Roman"/>
          <w:color w:val="000000"/>
          <w:sz w:val="24"/>
          <w:szCs w:val="24"/>
        </w:rPr>
        <w:t>elas alternatif  pendukung dalam model-model pembelajaran</w:t>
      </w:r>
    </w:p>
    <w:p w14:paraId="0CEC44A4"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S</w:t>
      </w:r>
      <w:r w:rsidR="00676E41">
        <w:rPr>
          <w:rFonts w:ascii="Times New Roman" w:hAnsi="Times New Roman" w:cs="Times New Roman"/>
          <w:color w:val="000000"/>
          <w:sz w:val="24"/>
          <w:szCs w:val="24"/>
        </w:rPr>
        <w:t>arana praktek pembelajaran</w:t>
      </w:r>
    </w:p>
    <w:p w14:paraId="5F120C70"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S</w:t>
      </w:r>
      <w:r w:rsidR="00676E41">
        <w:rPr>
          <w:rFonts w:ascii="Times New Roman" w:hAnsi="Times New Roman" w:cs="Times New Roman"/>
          <w:color w:val="000000"/>
          <w:sz w:val="24"/>
          <w:szCs w:val="24"/>
        </w:rPr>
        <w:t>trategi pembelajaran modern</w:t>
      </w:r>
    </w:p>
    <w:p w14:paraId="5273FBC1"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M</w:t>
      </w:r>
      <w:r w:rsidR="00676E41">
        <w:rPr>
          <w:rFonts w:ascii="Times New Roman" w:hAnsi="Times New Roman" w:cs="Times New Roman"/>
          <w:color w:val="000000"/>
          <w:sz w:val="24"/>
          <w:szCs w:val="24"/>
        </w:rPr>
        <w:t>eningkatkan kualitas belajar melalui smartphone/android</w:t>
      </w:r>
    </w:p>
    <w:p w14:paraId="468DF780"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M</w:t>
      </w:r>
      <w:r w:rsidR="00676E41">
        <w:rPr>
          <w:rFonts w:ascii="Times New Roman" w:hAnsi="Times New Roman" w:cs="Times New Roman"/>
          <w:color w:val="000000"/>
          <w:sz w:val="24"/>
          <w:szCs w:val="24"/>
        </w:rPr>
        <w:t>enjadikan penggunaan smartphone/android sebagai sarana belajar yang efektif dan menyenangkan</w:t>
      </w:r>
    </w:p>
    <w:p w14:paraId="4F5CC1EA"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M</w:t>
      </w:r>
      <w:r w:rsidR="00676E41">
        <w:rPr>
          <w:rFonts w:ascii="Times New Roman" w:hAnsi="Times New Roman" w:cs="Times New Roman"/>
          <w:color w:val="000000"/>
          <w:sz w:val="24"/>
          <w:szCs w:val="24"/>
        </w:rPr>
        <w:t>embantu siswa lebih aktif dalam proses pembelajaran</w:t>
      </w:r>
    </w:p>
    <w:p w14:paraId="348814BC" w14:textId="77777777" w:rsidR="00676E41" w:rsidRDefault="00C9044C" w:rsidP="000A6810">
      <w:pPr>
        <w:pStyle w:val="ListParagraph"/>
        <w:numPr>
          <w:ilvl w:val="0"/>
          <w:numId w:val="10"/>
        </w:numPr>
        <w:ind w:left="993" w:hanging="426"/>
        <w:rPr>
          <w:rFonts w:ascii="Times New Roman" w:hAnsi="Times New Roman" w:cs="Times New Roman"/>
          <w:color w:val="000000"/>
          <w:sz w:val="24"/>
          <w:szCs w:val="24"/>
        </w:rPr>
      </w:pPr>
      <w:r>
        <w:rPr>
          <w:rFonts w:ascii="Times New Roman" w:hAnsi="Times New Roman" w:cs="Times New Roman"/>
          <w:color w:val="000000"/>
          <w:sz w:val="24"/>
          <w:szCs w:val="24"/>
        </w:rPr>
        <w:t>M</w:t>
      </w:r>
      <w:r w:rsidR="00676E41">
        <w:rPr>
          <w:rFonts w:ascii="Times New Roman" w:hAnsi="Times New Roman" w:cs="Times New Roman"/>
          <w:color w:val="000000"/>
          <w:sz w:val="24"/>
          <w:szCs w:val="24"/>
        </w:rPr>
        <w:t>embantu guru dalam penyampaian materi dengan berbagai variasi.</w:t>
      </w:r>
    </w:p>
    <w:p w14:paraId="63904B42" w14:textId="77777777"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Dari hasil evaluasi pelaksanaan pembelajaran jarak jauh, diketahui bahwa belum semua madrasah dapat menjalankan kegiatan pembelajaran jarak jauh secara online/daring (dalam jaringan) secara penuh, dan sebagian besar menyelenggarakan pembelajaran jarak jauh secara luring (luar jaringan). Beberapa kendala antara lain, keterbatasan SDM, keterbatasan sarana berupa laptop atau HP yang dimiliki siswa, kesulitan akses internet dan keterbatasan kuota internet siswa yang disediakan orang tuanya, dan sebagainya.   </w:t>
      </w:r>
    </w:p>
    <w:p w14:paraId="31A41073" w14:textId="77777777" w:rsidR="00676E41" w:rsidRDefault="00676E41" w:rsidP="00676E41">
      <w:pPr>
        <w:ind w:left="567" w:firstLine="709"/>
        <w:rPr>
          <w:rFonts w:ascii="Times New Roman" w:hAnsi="Times New Roman" w:cs="Times New Roman"/>
          <w:color w:val="000000"/>
          <w:sz w:val="24"/>
          <w:szCs w:val="24"/>
        </w:rPr>
      </w:pPr>
      <w:r>
        <w:rPr>
          <w:rFonts w:ascii="Times New Roman" w:hAnsi="Times New Roman" w:cs="Times New Roman"/>
          <w:color w:val="000000"/>
          <w:sz w:val="24"/>
          <w:szCs w:val="24"/>
        </w:rPr>
        <w:t xml:space="preserve">Disamping itu pelaksanaan pembelajaran jarak jauh selama masa darurat Covid-19 antara satu madrasah dengan madrasah yang lainnya sangat bervariasi, sesuai dengan persepsi dan kesiapan masing-masing madrasah.   Bilamana kegiatan pembelajaran dalam satu tahun pelajaran </w:t>
      </w:r>
      <w:r>
        <w:rPr>
          <w:rFonts w:ascii="Times New Roman" w:hAnsi="Times New Roman" w:cs="Times New Roman"/>
          <w:color w:val="000000"/>
          <w:sz w:val="24"/>
          <w:szCs w:val="24"/>
        </w:rPr>
        <w:lastRenderedPageBreak/>
        <w:t xml:space="preserve">harus berjalan, sedangkan terjadi kondisi darurat yang telah ditetapkan oleh pemerintah sebagai masa darurat, maka pembelajaran masih harus tetap berjalan walaupun tidak bisa dilaksanakan sebagaimana kondisi normal biasanya, pembelajaran tersebut perlu dilaksanakan dengan mengacu program tatakelola tertentu yang disebut panduan kurikulum darurat.  </w:t>
      </w:r>
    </w:p>
    <w:p w14:paraId="7E17CDB6" w14:textId="6057C2AD" w:rsidR="00676E41" w:rsidRDefault="00676E41" w:rsidP="00676E41">
      <w:pPr>
        <w:ind w:left="567" w:firstLine="709"/>
        <w:rPr>
          <w:rFonts w:asciiTheme="majorBidi" w:hAnsiTheme="majorBidi" w:cs="Times New Roman"/>
          <w:sz w:val="24"/>
          <w:szCs w:val="24"/>
        </w:rPr>
      </w:pPr>
      <w:r>
        <w:rPr>
          <w:rFonts w:asciiTheme="majorBidi" w:hAnsiTheme="majorBidi" w:cs="Times New Roman"/>
          <w:sz w:val="24"/>
          <w:szCs w:val="24"/>
        </w:rPr>
        <w:t>Untuk ketercapaian pemahaman materi yang disampaikan dinilai cukup baik dengan meningkatnya hasil dari pre-test</w:t>
      </w:r>
      <w:r w:rsidR="009B1BD2">
        <w:rPr>
          <w:rFonts w:asciiTheme="majorBidi" w:hAnsiTheme="majorBidi" w:cs="Times New Roman"/>
          <w:sz w:val="24"/>
          <w:szCs w:val="24"/>
        </w:rPr>
        <w:t xml:space="preserve"> </w:t>
      </w:r>
      <w:r>
        <w:rPr>
          <w:rFonts w:asciiTheme="majorBidi" w:hAnsiTheme="majorBidi" w:cs="Times New Roman"/>
          <w:sz w:val="24"/>
          <w:szCs w:val="24"/>
        </w:rPr>
        <w:t>dan post-testyang telah dilakukan. Berdasarkan soal yang telah dibuat sebagai instrumen pengukuran pemahaman peserta, rata-rata peserta mendapatkan nilai 47,5 pada tes awal (pre-test) dan mendapatkan nilai 63,1 pada tes akhir (post-test), hal tersebut menunjukkan peningkatan pemahaman materi oleh</w:t>
      </w:r>
      <w:r w:rsidR="00F56EAB">
        <w:rPr>
          <w:rFonts w:asciiTheme="majorBidi" w:hAnsiTheme="majorBidi" w:cs="Times New Roman"/>
          <w:sz w:val="24"/>
          <w:szCs w:val="24"/>
        </w:rPr>
        <w:t xml:space="preserve"> peserta pasca pemberian materi</w:t>
      </w:r>
      <w:r w:rsidR="001825F4">
        <w:rPr>
          <w:rFonts w:asciiTheme="majorBidi" w:hAnsiTheme="majorBidi" w:cs="Times New Roman"/>
          <w:sz w:val="24"/>
          <w:szCs w:val="24"/>
        </w:rPr>
        <w:t>.</w:t>
      </w:r>
      <w:r>
        <w:rPr>
          <w:rStyle w:val="FootnoteReference"/>
          <w:rFonts w:asciiTheme="majorBidi" w:hAnsiTheme="majorBidi"/>
          <w:sz w:val="24"/>
          <w:szCs w:val="24"/>
        </w:rPr>
        <w:footnoteReference w:id="14"/>
      </w:r>
    </w:p>
    <w:p w14:paraId="723BB953" w14:textId="77777777" w:rsidR="004A213A" w:rsidRDefault="00676E41" w:rsidP="00D10DBC">
      <w:pPr>
        <w:ind w:left="567" w:firstLine="709"/>
        <w:rPr>
          <w:rFonts w:asciiTheme="majorBidi" w:hAnsiTheme="majorBidi" w:cs="Times New Roman"/>
          <w:sz w:val="24"/>
          <w:szCs w:val="24"/>
        </w:rPr>
        <w:sectPr w:rsidR="004A213A" w:rsidSect="00740719">
          <w:headerReference w:type="default" r:id="rId9"/>
          <w:footerReference w:type="first" r:id="rId10"/>
          <w:pgSz w:w="11907" w:h="16839" w:code="9"/>
          <w:pgMar w:top="2268" w:right="1701" w:bottom="1701" w:left="2268" w:header="1134" w:footer="850" w:gutter="0"/>
          <w:pgNumType w:start="12"/>
          <w:cols w:space="708"/>
          <w:titlePg/>
          <w:docGrid w:linePitch="360"/>
        </w:sectPr>
      </w:pPr>
      <w:r>
        <w:rPr>
          <w:rFonts w:asciiTheme="majorBidi" w:hAnsiTheme="majorBidi" w:cs="Times New Roman"/>
          <w:sz w:val="24"/>
          <w:szCs w:val="24"/>
        </w:rPr>
        <w:t>Untuk Ketercapaian penerapan program ini dilihat dari koordinasi yang dilakukan pada aplikasi media sosial WhatsApp Group</w:t>
      </w:r>
      <w:r w:rsidR="00F56EAB">
        <w:rPr>
          <w:rFonts w:asciiTheme="majorBidi" w:hAnsiTheme="majorBidi" w:cs="Times New Roman"/>
          <w:sz w:val="24"/>
          <w:szCs w:val="24"/>
        </w:rPr>
        <w:t xml:space="preserve"> </w:t>
      </w:r>
      <w:r>
        <w:rPr>
          <w:rFonts w:asciiTheme="majorBidi" w:hAnsiTheme="majorBidi" w:cs="Times New Roman"/>
          <w:sz w:val="24"/>
          <w:szCs w:val="24"/>
        </w:rPr>
        <w:t>dimana 1 minggu setelah pelaksanaan terdapat peserta yang mampu membuat serta menerapkan Kurikulum Darurat (Perencanaan Pembelajaran Dari Rumah Selama Menghadapi Pandemi Covid-19</w:t>
      </w:r>
      <w:r w:rsidR="00F56EAB">
        <w:rPr>
          <w:rFonts w:asciiTheme="majorBidi" w:hAnsiTheme="majorBidi" w:cs="Times New Roman"/>
          <w:sz w:val="24"/>
          <w:szCs w:val="24"/>
        </w:rPr>
        <w:t>) di masing-masing instansinya</w:t>
      </w:r>
      <w:r>
        <w:rPr>
          <w:rFonts w:asciiTheme="majorBidi" w:hAnsiTheme="majorBidi" w:cs="Times New Roman"/>
          <w:sz w:val="24"/>
          <w:szCs w:val="24"/>
        </w:rPr>
        <w:t xml:space="preserve"> Sedangkan ketercapaian pelayanan kepada peserta dilihat dari angket yang disebarkan dimana rata-rata menunjukkan kepuasan atas Workshop Pembuatan Kurikulum</w:t>
      </w:r>
      <w:r>
        <w:rPr>
          <w:sz w:val="28"/>
          <w:szCs w:val="28"/>
        </w:rPr>
        <w:t xml:space="preserve"> </w:t>
      </w:r>
      <w:r>
        <w:rPr>
          <w:rFonts w:asciiTheme="majorBidi" w:hAnsiTheme="majorBidi" w:cs="Times New Roman"/>
          <w:sz w:val="24"/>
          <w:szCs w:val="24"/>
        </w:rPr>
        <w:t>Darurat (Perencanaan Pembelajaran Dari Rumah Selama Menghadapi Pandemi Covid-19) yang telah dilaksanakan</w:t>
      </w:r>
      <w:r w:rsidR="001825F4">
        <w:rPr>
          <w:rFonts w:asciiTheme="majorBidi" w:hAnsiTheme="majorBidi" w:cs="Times New Roman"/>
          <w:sz w:val="24"/>
          <w:szCs w:val="24"/>
        </w:rPr>
        <w:t>.</w:t>
      </w:r>
      <w:r>
        <w:rPr>
          <w:rStyle w:val="FootnoteReference"/>
          <w:rFonts w:asciiTheme="majorBidi" w:hAnsiTheme="majorBidi"/>
          <w:sz w:val="24"/>
          <w:szCs w:val="24"/>
        </w:rPr>
        <w:footnoteReference w:id="15"/>
      </w:r>
    </w:p>
    <w:p w14:paraId="11750D91" w14:textId="25C6D3EC" w:rsidR="00C12C1A" w:rsidRPr="00100B05" w:rsidRDefault="00C12C1A" w:rsidP="004E1D27">
      <w:pPr>
        <w:spacing w:line="240" w:lineRule="auto"/>
        <w:ind w:firstLine="0"/>
        <w:jc w:val="center"/>
        <w:rPr>
          <w:rFonts w:asciiTheme="majorBidi" w:hAnsiTheme="majorBidi" w:cs="Times New Roman"/>
          <w:sz w:val="24"/>
          <w:szCs w:val="24"/>
        </w:rPr>
      </w:pPr>
      <w:bookmarkStart w:id="0" w:name="_GoBack"/>
      <w:bookmarkEnd w:id="0"/>
    </w:p>
    <w:sectPr w:rsidR="00C12C1A" w:rsidRPr="00100B05" w:rsidSect="00D7508D">
      <w:footerReference w:type="first" r:id="rId11"/>
      <w:pgSz w:w="11907" w:h="16839" w:code="9"/>
      <w:pgMar w:top="2268" w:right="1701" w:bottom="1701" w:left="2268" w:header="1134"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F295DA" w14:textId="77777777" w:rsidR="000D7181" w:rsidRDefault="000D7181" w:rsidP="005D50C3">
      <w:pPr>
        <w:spacing w:line="240" w:lineRule="auto"/>
      </w:pPr>
      <w:r>
        <w:separator/>
      </w:r>
    </w:p>
  </w:endnote>
  <w:endnote w:type="continuationSeparator" w:id="0">
    <w:p w14:paraId="5A04C486" w14:textId="77777777" w:rsidR="000D7181" w:rsidRDefault="000D7181" w:rsidP="005D50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7303140"/>
      <w:docPartObj>
        <w:docPartGallery w:val="Page Numbers (Bottom of Page)"/>
        <w:docPartUnique/>
      </w:docPartObj>
    </w:sdtPr>
    <w:sdtEndPr>
      <w:rPr>
        <w:rFonts w:asciiTheme="majorBidi" w:hAnsiTheme="majorBidi" w:cstheme="majorBidi"/>
        <w:noProof/>
      </w:rPr>
    </w:sdtEndPr>
    <w:sdtContent>
      <w:p w14:paraId="5EE1B4D0" w14:textId="604DE460" w:rsidR="009A0A93" w:rsidRPr="00740719" w:rsidRDefault="009A0A93">
        <w:pPr>
          <w:pStyle w:val="Footer"/>
          <w:jc w:val="center"/>
          <w:rPr>
            <w:rFonts w:asciiTheme="majorBidi" w:hAnsiTheme="majorBidi" w:cstheme="majorBidi"/>
          </w:rPr>
        </w:pP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4E1D27">
          <w:rPr>
            <w:rFonts w:asciiTheme="majorBidi" w:hAnsiTheme="majorBidi" w:cstheme="majorBidi"/>
            <w:noProof/>
          </w:rPr>
          <w:t>12</w:t>
        </w:r>
        <w:r w:rsidRPr="00740719">
          <w:rPr>
            <w:rFonts w:asciiTheme="majorBidi" w:hAnsiTheme="majorBidi" w:cstheme="majorBidi"/>
            <w:noProof/>
          </w:rPr>
          <w:fldChar w:fldCharType="end"/>
        </w:r>
      </w:p>
    </w:sdtContent>
  </w:sdt>
  <w:p w14:paraId="0AB31094" w14:textId="128FC6C0" w:rsidR="009A0A93" w:rsidRDefault="009A0A93" w:rsidP="005D50C3">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42F13" w14:textId="459CA82E" w:rsidR="009A0A93" w:rsidRPr="00740719" w:rsidRDefault="009A0A93">
    <w:pPr>
      <w:pStyle w:val="Footer"/>
      <w:jc w:val="center"/>
      <w:rPr>
        <w:rFonts w:asciiTheme="majorBidi" w:hAnsiTheme="majorBidi" w:cstheme="majorBidi"/>
      </w:rPr>
    </w:pP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4E1D27">
      <w:rPr>
        <w:rFonts w:asciiTheme="majorBidi" w:hAnsiTheme="majorBidi" w:cstheme="majorBidi"/>
        <w:noProof/>
      </w:rPr>
      <w:t>21</w:t>
    </w:r>
    <w:r w:rsidRPr="00740719">
      <w:rPr>
        <w:rFonts w:asciiTheme="majorBidi" w:hAnsiTheme="majorBidi" w:cstheme="majorBidi"/>
      </w:rPr>
      <w:fldChar w:fldCharType="end"/>
    </w:r>
  </w:p>
  <w:p w14:paraId="48DECE0F" w14:textId="77777777" w:rsidR="009A0A93" w:rsidRDefault="009A0A93" w:rsidP="005D50C3">
    <w:pPr>
      <w:pStyle w:val="Footer"/>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08D87A" w14:textId="77777777" w:rsidR="000D7181" w:rsidRDefault="000D7181" w:rsidP="005D50C3">
      <w:pPr>
        <w:spacing w:line="240" w:lineRule="auto"/>
      </w:pPr>
      <w:r>
        <w:separator/>
      </w:r>
    </w:p>
  </w:footnote>
  <w:footnote w:type="continuationSeparator" w:id="0">
    <w:p w14:paraId="76EC332B" w14:textId="77777777" w:rsidR="000D7181" w:rsidRDefault="000D7181" w:rsidP="005D50C3">
      <w:pPr>
        <w:spacing w:line="240" w:lineRule="auto"/>
      </w:pPr>
      <w:r>
        <w:continuationSeparator/>
      </w:r>
    </w:p>
  </w:footnote>
  <w:footnote w:id="1">
    <w:p w14:paraId="6DE97398" w14:textId="5B0A1E10" w:rsidR="009A0A93" w:rsidRPr="002432CE" w:rsidRDefault="009A0A93" w:rsidP="00B83F56">
      <w:pPr>
        <w:pStyle w:val="FootnoteText"/>
        <w:ind w:firstLine="720"/>
        <w:jc w:val="both"/>
        <w:rPr>
          <w:rFonts w:ascii="Times New Roman" w:hAnsi="Times New Roman" w:cs="Times New Roman"/>
          <w:lang w:val="en-US"/>
        </w:rPr>
      </w:pPr>
      <w:r w:rsidRPr="002432CE">
        <w:rPr>
          <w:rStyle w:val="FootnoteReference"/>
          <w:rFonts w:ascii="Times New Roman" w:hAnsi="Times New Roman"/>
        </w:rPr>
        <w:footnoteRef/>
      </w:r>
      <w:r w:rsidRPr="002432CE">
        <w:rPr>
          <w:rFonts w:ascii="Times New Roman" w:hAnsi="Times New Roman" w:cs="Times New Roman"/>
        </w:rPr>
        <w:t xml:space="preserve"> </w:t>
      </w:r>
      <w:r w:rsidRPr="002432CE">
        <w:rPr>
          <w:rFonts w:ascii="Times New Roman" w:hAnsi="Times New Roman" w:cs="Times New Roman"/>
        </w:rPr>
        <w:fldChar w:fldCharType="begin"/>
      </w:r>
      <w:r>
        <w:rPr>
          <w:rFonts w:ascii="Times New Roman" w:hAnsi="Times New Roman" w:cs="Times New Roman"/>
        </w:rPr>
        <w:instrText xml:space="preserve"> ADDIN ZOTERO_ITEM CSL_CITATION {"citationID":"UCs4z7Pd","properties":{"formattedCitation":"kurniawati dan siswati, \\uc0\\u8220{}Kurikulum 2013 dalam proses pembelajaran online pdada masa pandemi covid 19 , .\\uc0\\u8221{}","plainCitation":"kurniawati dan siswati, “Kurikulum 2013 dalam proses pembelajaran online pdada masa pandemi covid 19 , .”","dontUpdate":true,"noteIndex":9},"citationItems":[{"id":11,"uris":["http://zotero.org/users/local/SawQqfKW/items/Z2IW9FVV"],"uri":["http://zotero.org/users/local/SawQqfKW/items/Z2IW9FVV"],"itemData":{"id":11,"type":"article-journal","ISSN":"ISSN. 2657-1285 e-ISSN. 2656-8756","title":"Kurikulum 2013 dalam proses pembelajaran online pdada masa pandemi covid 19 , .","volume":"Vol. 2 No. 2","author":[{"literal":"kurniawati"},{"literal":"siswati"}],"issued":{"date-parts":[["2020",7]]}}}],"schema":"https://github.com/citation-style-language/schema/raw/master/csl-citation.json"} </w:instrText>
      </w:r>
      <w:r w:rsidRPr="002432CE">
        <w:rPr>
          <w:rFonts w:ascii="Times New Roman" w:hAnsi="Times New Roman" w:cs="Times New Roman"/>
        </w:rPr>
        <w:fldChar w:fldCharType="separate"/>
      </w:r>
      <w:r w:rsidRPr="002432CE">
        <w:rPr>
          <w:rFonts w:ascii="Times New Roman" w:hAnsi="Times New Roman" w:cs="Times New Roman"/>
          <w:szCs w:val="24"/>
        </w:rPr>
        <w:t>kurniawati dan siswati, “Kurikulum 2013 dal</w:t>
      </w:r>
      <w:r>
        <w:rPr>
          <w:rFonts w:ascii="Times New Roman" w:hAnsi="Times New Roman" w:cs="Times New Roman"/>
          <w:szCs w:val="24"/>
        </w:rPr>
        <w:t>am proses pembelajaran online p</w:t>
      </w:r>
      <w:r w:rsidRPr="002432CE">
        <w:rPr>
          <w:rFonts w:ascii="Times New Roman" w:hAnsi="Times New Roman" w:cs="Times New Roman"/>
          <w:szCs w:val="24"/>
        </w:rPr>
        <w:t>ada masa pandemi covid 19 , .”</w:t>
      </w:r>
      <w:r w:rsidRPr="002432CE">
        <w:rPr>
          <w:rFonts w:ascii="Times New Roman" w:hAnsi="Times New Roman" w:cs="Times New Roman"/>
        </w:rPr>
        <w:fldChar w:fldCharType="end"/>
      </w:r>
    </w:p>
  </w:footnote>
  <w:footnote w:id="2">
    <w:p w14:paraId="30048D4C" w14:textId="40D4D7E1"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8BGdbUn5","properties":{"formattedCitation":"\\uc0\\u8220{}Keputusan Direktur Jendral Pendidikan Islam Nomor 2781 Tahun 2020 tentang Panduan Kurikulum Darurat pada Madrasah,\\uc0\\u8221{} t.t.","plainCitation":"“Keputusan Direktur Jendral Pendidikan Islam Nomor 2781 Tahun 2020 tentang Panduan Kurikulum Darurat pada Madrasah,” t.t.","noteIndex":10},"citationItems":[{"id":28,"uris":["http://zotero.org/users/local/SawQqfKW/items/MIZS6HIR"],"uri":["http://zotero.org/users/local/SawQqfKW/items/MIZS6HIR"],"itemData":{"id":28,"type":"article","title":"Keputusan Direktur Jendral Pendidikan Islam Nomor 2781 Tahun 2020 tentang Panduan Kurikulum Darurat pada Madrasah"}}],"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Keputusan Direktur Jendral Pendidikan Islam Nomor 2781 Tahun 2020 tentang Panduan Kurikulum Darurat pada Madrasah,” t.t.</w:t>
      </w:r>
      <w:r w:rsidRPr="00494126">
        <w:rPr>
          <w:rFonts w:ascii="Times New Roman" w:hAnsi="Times New Roman" w:cs="Times New Roman"/>
        </w:rPr>
        <w:fldChar w:fldCharType="end"/>
      </w:r>
    </w:p>
  </w:footnote>
  <w:footnote w:id="3">
    <w:p w14:paraId="39AD78D9" w14:textId="573D194F"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cZYdnwLt","properties":{"formattedCitation":"\\uc0\\u8220{}Edaran Menteri Pendidikan Nomor 14 Tahun 2019 tentang Penyederhanaan RPP,\\uc0\\u8221{} t.t.","plainCitation":"“Edaran Menteri Pendidikan Nomor 14 Tahun 2019 tentang Penyederhanaan RPP,” t.t.","noteIndex":11},"citationItems":[{"id":30,"uris":["http://zotero.org/users/local/SawQqfKW/items/4Y54558D"],"uri":["http://zotero.org/users/local/SawQqfKW/items/4Y54558D"],"itemData":{"id":30,"type":"article","title":"Edaran Menteri Pendidikan Nomor 14 Tahun 2019 tentang Penyederhanaan RPP"}}],"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Edaran Menteri Pendidikan Nomor 14 Tahun 2019 tentang Penyederhanaan RPP,” t.t.</w:t>
      </w:r>
      <w:r w:rsidRPr="00494126">
        <w:rPr>
          <w:rFonts w:ascii="Times New Roman" w:hAnsi="Times New Roman" w:cs="Times New Roman"/>
        </w:rPr>
        <w:fldChar w:fldCharType="end"/>
      </w:r>
    </w:p>
  </w:footnote>
  <w:footnote w:id="4">
    <w:p w14:paraId="53C74C01" w14:textId="287AFEA5" w:rsidR="009A0A93" w:rsidRPr="00EE7BBB" w:rsidRDefault="009A0A93" w:rsidP="00EE7BBB">
      <w:pPr>
        <w:pStyle w:val="FootnoteText"/>
        <w:ind w:firstLine="720"/>
        <w:jc w:val="both"/>
        <w:rPr>
          <w:rFonts w:ascii="Times New Roman" w:hAnsi="Times New Roman" w:cs="Times New Roman"/>
          <w:lang w:val="en-US"/>
        </w:rPr>
      </w:pPr>
      <w:r w:rsidRPr="00EE7BBB">
        <w:rPr>
          <w:rStyle w:val="FootnoteReference"/>
          <w:rFonts w:ascii="Times New Roman" w:hAnsi="Times New Roman"/>
        </w:rPr>
        <w:footnoteRef/>
      </w:r>
      <w:r w:rsidRPr="00EE7BBB">
        <w:rPr>
          <w:rFonts w:ascii="Times New Roman" w:hAnsi="Times New Roman" w:cs="Times New Roman"/>
        </w:rPr>
        <w:t xml:space="preserve"> </w:t>
      </w:r>
      <w:r w:rsidRPr="00EE7BBB">
        <w:rPr>
          <w:rFonts w:ascii="Times New Roman" w:hAnsi="Times New Roman" w:cs="Times New Roman"/>
        </w:rPr>
        <w:fldChar w:fldCharType="begin"/>
      </w:r>
      <w:r w:rsidRPr="00EE7BBB">
        <w:rPr>
          <w:rFonts w:ascii="Times New Roman" w:hAnsi="Times New Roman" w:cs="Times New Roman"/>
        </w:rPr>
        <w:instrText xml:space="preserve"> ADDIN ZOTERO_ITEM CSL_CITATION {"citationID":"AQqZohzV","properties":{"formattedCitation":"kurniawati dan siswati, \\uc0\\u8220{}Kurikulum 2013 dalam proses pembelajaran online pdada masa pandemi covid 19 , .\\uc0\\u8221{}","plainCitation":"kurniawati dan siswati, “Kurikulum 2013 dalam proses pembelajaran online pdada masa pandemi covid 19 , .”","noteIndex":12},"citationItems":[{"id":11,"uris":["http://zotero.org/users/local/SawQqfKW/items/Z2IW9FVV"],"uri":["http://zotero.org/users/local/SawQqfKW/items/Z2IW9FVV"],"itemData":{"id":11,"type":"article-journal","ISSN":"ISSN. 2657-1285 e-ISSN. 2656-8756","title":"Kurikulum 2013 dalam proses pembelajaran online pdada masa pandemi covid 19 , .","volume":"Vol. 2 No. 2","author":[{"literal":"kurniawati"},{"literal":"siswati"}],"issued":{"date-parts":[["2020",7]]}}}],"schema":"https://github.com/citation-style-language/schema/raw/master/csl-citation.json"} </w:instrText>
      </w:r>
      <w:r w:rsidRPr="00EE7BBB">
        <w:rPr>
          <w:rFonts w:ascii="Times New Roman" w:hAnsi="Times New Roman" w:cs="Times New Roman"/>
        </w:rPr>
        <w:fldChar w:fldCharType="separate"/>
      </w:r>
      <w:r w:rsidRPr="00EE7BBB">
        <w:rPr>
          <w:rFonts w:ascii="Times New Roman" w:hAnsi="Times New Roman" w:cs="Times New Roman"/>
          <w:szCs w:val="24"/>
        </w:rPr>
        <w:t>kurniawati dan siswati, “Kurikulum 2013 dalam proses pembelajaran online pdada masa pandemi covid 19 , .”</w:t>
      </w:r>
      <w:r w:rsidRPr="00EE7BBB">
        <w:rPr>
          <w:rFonts w:ascii="Times New Roman" w:hAnsi="Times New Roman" w:cs="Times New Roman"/>
        </w:rPr>
        <w:fldChar w:fldCharType="end"/>
      </w:r>
    </w:p>
  </w:footnote>
  <w:footnote w:id="5">
    <w:p w14:paraId="1713B0AC" w14:textId="38A11C44" w:rsidR="009A0A93" w:rsidRPr="002432CE" w:rsidRDefault="009A0A93" w:rsidP="00B83F56">
      <w:pPr>
        <w:pStyle w:val="FootnoteText"/>
        <w:ind w:firstLine="720"/>
        <w:jc w:val="both"/>
        <w:rPr>
          <w:rFonts w:ascii="Times New Roman" w:hAnsi="Times New Roman" w:cs="Times New Roman"/>
          <w:lang w:val="en-US"/>
        </w:rPr>
      </w:pPr>
      <w:r w:rsidRPr="002432CE">
        <w:rPr>
          <w:rStyle w:val="FootnoteReference"/>
          <w:rFonts w:ascii="Times New Roman" w:hAnsi="Times New Roman"/>
        </w:rPr>
        <w:footnoteRef/>
      </w:r>
      <w:r w:rsidRPr="002432CE">
        <w:rPr>
          <w:rFonts w:ascii="Times New Roman" w:hAnsi="Times New Roman" w:cs="Times New Roman"/>
        </w:rPr>
        <w:t xml:space="preserve"> </w:t>
      </w:r>
      <w:r w:rsidRPr="002432CE">
        <w:rPr>
          <w:rFonts w:ascii="Times New Roman" w:hAnsi="Times New Roman" w:cs="Times New Roman"/>
        </w:rPr>
        <w:fldChar w:fldCharType="begin"/>
      </w:r>
      <w:r>
        <w:rPr>
          <w:rFonts w:ascii="Times New Roman" w:hAnsi="Times New Roman" w:cs="Times New Roman"/>
        </w:rPr>
        <w:instrText xml:space="preserve"> ADDIN ZOTERO_ITEM CSL_CITATION {"citationID":"b28HfoWe","properties":{"formattedCitation":"\\uc0\\u8220{}Keputusan Direktur Jendral Pendidikan Islam Nomor 2781 Tahun 2020 tentang Panduan Kurikulum Darurat pada Madrasah.\\uc0\\u8221{}","plainCitation":"“Keputusan Direktur Jendral Pendidikan Islam Nomor 2781 Tahun 2020 tentang Panduan Kurikulum Darurat pada Madrasah.”","noteIndex":13},"citationItems":[{"id":28,"uris":["http://zotero.org/users/local/SawQqfKW/items/MIZS6HIR"],"uri":["http://zotero.org/users/local/SawQqfKW/items/MIZS6HIR"],"itemData":{"id":28,"type":"article","title":"Keputusan Direktur Jendral Pendidikan Islam Nomor 2781 Tahun 2020 tentang Panduan Kurikulum Darurat pada Madrasah"}}],"schema":"https://github.com/citation-style-language/schema/raw/master/csl-citation.json"} </w:instrText>
      </w:r>
      <w:r w:rsidRPr="002432CE">
        <w:rPr>
          <w:rFonts w:ascii="Times New Roman" w:hAnsi="Times New Roman" w:cs="Times New Roman"/>
        </w:rPr>
        <w:fldChar w:fldCharType="separate"/>
      </w:r>
      <w:r w:rsidRPr="002432CE">
        <w:rPr>
          <w:rFonts w:ascii="Times New Roman" w:hAnsi="Times New Roman" w:cs="Times New Roman"/>
          <w:szCs w:val="24"/>
        </w:rPr>
        <w:t>“Keputusan Direktur Jendral Pendidikan Islam Nomor 2781 Tahun 2020 tentang Panduan Kurikulum Darurat pada Madrasah.”</w:t>
      </w:r>
      <w:r w:rsidRPr="002432CE">
        <w:rPr>
          <w:rFonts w:ascii="Times New Roman" w:hAnsi="Times New Roman" w:cs="Times New Roman"/>
        </w:rPr>
        <w:fldChar w:fldCharType="end"/>
      </w:r>
    </w:p>
  </w:footnote>
  <w:footnote w:id="6">
    <w:p w14:paraId="696D6A55" w14:textId="1CF96E19"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CO7DvOS7","properties":{"formattedCitation":"Direktorat Jenderal Pendidikan Islam, \\uc0\\u8220{}Keputusan Direktur Jenderal Pendidikan Islam Nomor 2791 Tahun 2020 Tentang Panduan Kurikulum Darurat Pada Madrasah.,\\uc0\\u8221{} t.t.","plainCitation":"Direktorat Jenderal Pendidikan Islam, “Keputusan Direktur Jenderal Pendidikan Islam Nomor 2791 Tahun 2020 Tentang Panduan Kurikulum Darurat Pada Madrasah.,” t.t.","noteIndex":14},"citationItems":[{"id":49,"uris":["http://zotero.org/users/local/SawQqfKW/items/H4I77YDQ"],"uri":["http://zotero.org/users/local/SawQqfKW/items/H4I77YDQ"],"itemData":{"id":49,"type":"article","title":"Keputusan Direktur Jenderal Pendidikan Islam Nomor 2791 Tahun 2020 Tentang Panduan Kurikulum Darurat Pada Madrasah.","author":[{"literal":"Direktorat Jenderal Pendidikan Islam"}]}}],"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Direktorat Jenderal Pendidikan Islam, “Keputusan Direktur Jenderal Pendidikan Islam Nomor 2791 Tahun 2020 Tentang Panduan Kurikulum Darurat Pada Madrasah.,” t.t.</w:t>
      </w:r>
      <w:r w:rsidRPr="00494126">
        <w:rPr>
          <w:rFonts w:ascii="Times New Roman" w:hAnsi="Times New Roman" w:cs="Times New Roman"/>
        </w:rPr>
        <w:fldChar w:fldCharType="end"/>
      </w:r>
    </w:p>
  </w:footnote>
  <w:footnote w:id="7">
    <w:p w14:paraId="25953365" w14:textId="743A406E"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IrGfEQxV","properties":{"formattedCitation":"Pawero, A. M. V. D, \\uc0\\u8220{}Strategi Internasionalisasi,\\uc0\\u8221{} {\\i{}Perguruan Tinggi Swasta. UIN Maulana Malik Ibrahim Malang.}, 2016.","plainCitation":"Pawero, A. M. V. D, “Strategi Internasionalisasi,” Perguruan Tinggi Swasta. UIN Maulana Malik Ibrahim Malang., 2016.","noteIndex":15},"citationItems":[{"id":22,"uris":["http://zotero.org/users/local/SawQqfKW/items/6QZIYZXK"],"uri":["http://zotero.org/users/local/SawQqfKW/items/6QZIYZXK"],"itemData":{"id":22,"type":"article-journal","container-title":"Perguruan Tinggi Swasta. UIN Maulana Malik Ibrahim Malang.","title":"Strategi Internasionalisasi","author":[{"literal":"Pawero, A. M. V. D"}],"issued":{"date-parts":[["2016"]]}}}],"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Pawero, A. M. V. D, “Strategi Internasionalisasi,” </w:t>
      </w:r>
      <w:r w:rsidRPr="00494126">
        <w:rPr>
          <w:rFonts w:ascii="Times New Roman" w:hAnsi="Times New Roman" w:cs="Times New Roman"/>
          <w:i/>
          <w:iCs/>
        </w:rPr>
        <w:t>Perguruan Tinggi Swasta. UIN Maulana Malik Ibrahim Malang.</w:t>
      </w:r>
      <w:r w:rsidRPr="00494126">
        <w:rPr>
          <w:rFonts w:ascii="Times New Roman" w:hAnsi="Times New Roman" w:cs="Times New Roman"/>
        </w:rPr>
        <w:t>, 2016.</w:t>
      </w:r>
      <w:r w:rsidRPr="00494126">
        <w:rPr>
          <w:rFonts w:ascii="Times New Roman" w:hAnsi="Times New Roman" w:cs="Times New Roman"/>
        </w:rPr>
        <w:fldChar w:fldCharType="end"/>
      </w:r>
    </w:p>
  </w:footnote>
  <w:footnote w:id="8">
    <w:p w14:paraId="67E16E79" w14:textId="623C809D"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QjguQ4P1","properties":{"formattedCitation":"Carmen Carrillo and Maria Assun\\uc0\\u231{}\\uc0\\u227{}o Flores, \\uc0\\u8220{}COVID-19 and Teacher Education: A Literature Review of Online Teaching and Learning Practices,\\uc0\\u8221{} {\\i{}European Journal of Teacher} 43, no. 4 (Agust 2020).","plainCitation":"Carmen Carrillo and Maria Assunção Flores, “COVID-19 and Teacher Education: A Literature Review of Online Teaching and Learning Practices,” European Journal of Teacher 43, no. 4 (Agust 2020).","noteIndex":16},"citationItems":[{"id":47,"uris":["http://zotero.org/users/local/SawQqfKW/items/MAKPWGXK"],"uri":["http://zotero.org/users/local/SawQqfKW/items/MAKPWGXK"],"itemData":{"id":47,"type":"article-journal","container-title":"European Journal of Teacher","ISSN":"466–487.","title":"COVID-19 and Teacher Education: A Literature Review of Online Teaching and Learning Practices","volume":"43, no. 4","author":[{"literal":"Carmen Carrillo and Maria Assunção Flores"}],"issued":{"date-parts":[["2020"]],"season":"Agust"}}}],"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Carmen Carrillo and Maria Assunção Flores, “COVID-19 and Teacher Education: A Literature Review of Online Teaching and Learning Practices,” </w:t>
      </w:r>
      <w:r w:rsidRPr="00494126">
        <w:rPr>
          <w:rFonts w:ascii="Times New Roman" w:hAnsi="Times New Roman" w:cs="Times New Roman"/>
          <w:i/>
          <w:iCs/>
        </w:rPr>
        <w:t>European Journal of Teacher</w:t>
      </w:r>
      <w:r w:rsidRPr="00494126">
        <w:rPr>
          <w:rFonts w:ascii="Times New Roman" w:hAnsi="Times New Roman" w:cs="Times New Roman"/>
        </w:rPr>
        <w:t xml:space="preserve"> 43, no. 4 (Agust 2020).</w:t>
      </w:r>
      <w:r w:rsidRPr="00494126">
        <w:rPr>
          <w:rFonts w:ascii="Times New Roman" w:hAnsi="Times New Roman" w:cs="Times New Roman"/>
        </w:rPr>
        <w:fldChar w:fldCharType="end"/>
      </w:r>
    </w:p>
  </w:footnote>
  <w:footnote w:id="9">
    <w:p w14:paraId="4E580E6B" w14:textId="64D305E9"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IoMXCxrJ","properties":{"formattedCitation":"Salim, A, \\uc0\\u8220{}Wacana Posmodernisme dalam Pemikiran Pendidikan Islam.,\\uc0\\u8221{} {\\i{}Journal of Islamic Education Policy}, t.t., 2017, https://doi.org/.org/10.30984/j.v2i1.688.","plainCitation":"Salim, A, “Wacana Posmodernisme dalam Pemikiran Pendidikan Islam.,” Journal of Islamic Education Policy, t.t., 2017, https://doi.org/.org/10.30984/j.v2i1.688.","noteIndex":17},"citationItems":[{"id":23,"uris":["http://zotero.org/users/local/SawQqfKW/items/3M8IAVL8"],"uri":["http://zotero.org/users/local/SawQqfKW/items/3M8IAVL8"],"itemData":{"id":23,"type":"article-journal","container-title":"Journal of Islamic Education Policy","DOI":".org/10.30984/j.v2i1.688","page":"2017","title":"Wacana Posmodernisme dalam Pemikiran Pendidikan Islam.","author":[{"literal":"Salim, A"}]}}],"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Salim, A, “Wacana Posmodernisme dalam Pemikiran Pendidikan Islam.,” </w:t>
      </w:r>
      <w:r w:rsidRPr="00494126">
        <w:rPr>
          <w:rFonts w:ascii="Times New Roman" w:hAnsi="Times New Roman" w:cs="Times New Roman"/>
          <w:i/>
          <w:iCs/>
        </w:rPr>
        <w:t>Journal of Islamic Education Policy</w:t>
      </w:r>
      <w:r w:rsidRPr="00494126">
        <w:rPr>
          <w:rFonts w:ascii="Times New Roman" w:hAnsi="Times New Roman" w:cs="Times New Roman"/>
        </w:rPr>
        <w:t>, t.t., 2017, https://doi.org/.org/10.30984/j.v2i1.688.</w:t>
      </w:r>
      <w:r w:rsidRPr="00494126">
        <w:rPr>
          <w:rFonts w:ascii="Times New Roman" w:hAnsi="Times New Roman" w:cs="Times New Roman"/>
        </w:rPr>
        <w:fldChar w:fldCharType="end"/>
      </w:r>
    </w:p>
  </w:footnote>
  <w:footnote w:id="10">
    <w:p w14:paraId="232DFF61" w14:textId="382D0C85"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mBWXBn1W","properties":{"formattedCitation":"Kusnohadi, \\uc0\\u8220{}Pendidik Online Perluasan Tugas Dari Kelas Konvensional Menuju Kelas Maya,\\uc0\\u8221{} {\\i{}Jurnal Teknodik} 18 (2014).","plainCitation":"Kusnohadi, “Pendidik Online Perluasan Tugas Dari Kelas Konvensional Menuju Kelas Maya,” Jurnal Teknodik 18 (2014).","noteIndex":18},"citationItems":[{"id":24,"uris":["http://zotero.org/users/local/SawQqfKW/items/2SB7B5RF"],"uri":["http://zotero.org/users/local/SawQqfKW/items/2SB7B5RF"],"itemData":{"id":24,"type":"article-journal","container-title":"Jurnal Teknodik","title":"Pendidik Online Perluasan Tugas Dari Kelas Konvensional Menuju Kelas Maya","volume":"18","author":[{"family":"Kusnohadi","given":""}],"issued":{"date-parts":[["2014"]]}}}],"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Kusnohadi, “Pendidik Online Perluasan Tugas Dari Kelas Konvensional Menuju Kelas Maya,” </w:t>
      </w:r>
      <w:r w:rsidRPr="00494126">
        <w:rPr>
          <w:rFonts w:ascii="Times New Roman" w:hAnsi="Times New Roman" w:cs="Times New Roman"/>
          <w:i/>
          <w:iCs/>
        </w:rPr>
        <w:t>Jurnal Teknodik</w:t>
      </w:r>
      <w:r w:rsidRPr="00494126">
        <w:rPr>
          <w:rFonts w:ascii="Times New Roman" w:hAnsi="Times New Roman" w:cs="Times New Roman"/>
        </w:rPr>
        <w:t xml:space="preserve"> 18 (2014).</w:t>
      </w:r>
      <w:r w:rsidRPr="00494126">
        <w:rPr>
          <w:rFonts w:ascii="Times New Roman" w:hAnsi="Times New Roman" w:cs="Times New Roman"/>
        </w:rPr>
        <w:fldChar w:fldCharType="end"/>
      </w:r>
    </w:p>
  </w:footnote>
  <w:footnote w:id="11">
    <w:p w14:paraId="36AB0448" w14:textId="3A57923A"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j4NGwamU","properties":{"formattedCitation":"Yan Setiawan, {\\i{}Pemanfaatan Kelas Maya untuk Pembelajaran Daring} (Yan Setiawan, Pemanfaatan Kelas MaJakarta: Kementerian Pendidikan dan Kebudayaan, 2018), h.42.","plainCitation":"Yan Setiawan, Pemanfaatan Kelas Maya untuk Pembelajaran Daring (Yan Setiawan, Pemanfaatan Kelas MaJakarta: Kementerian Pendidikan dan Kebudayaan, 2018), h.42.","dontUpdate":true,"noteIndex":19},"citationItems":[{"id":44,"uris":["http://zotero.org/users/local/SawQqfKW/items/AAUXXIS2"],"uri":["http://zotero.org/users/local/SawQqfKW/items/AAUXXIS2"],"itemData":{"id":44,"type":"book","number-of-pages":"42","publisher":"Jakarta: Kementerian Pendidikan dan Kebudayaan","title":"Pemanfaatan Kelas Maya untuk Pembelajaran Daring","author":[{"literal":"Yan Setiawan"}],"issued":{"date-parts":[["2018"]]}},"locator":"h.42"}],"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Yan Setiawan, </w:t>
      </w:r>
      <w:r w:rsidRPr="00494126">
        <w:rPr>
          <w:rFonts w:ascii="Times New Roman" w:hAnsi="Times New Roman" w:cs="Times New Roman"/>
          <w:i/>
          <w:iCs/>
        </w:rPr>
        <w:t>Pemanfaatan Kelas Maya untuk Pembelajaran Daring</w:t>
      </w:r>
      <w:r w:rsidRPr="00494126">
        <w:rPr>
          <w:rFonts w:ascii="Times New Roman" w:hAnsi="Times New Roman" w:cs="Times New Roman"/>
        </w:rPr>
        <w:t xml:space="preserve"> (akarta: Kementerian Pendidikan dan Kebudayaan, 2018), h.42.</w:t>
      </w:r>
      <w:r w:rsidRPr="00494126">
        <w:rPr>
          <w:rFonts w:ascii="Times New Roman" w:hAnsi="Times New Roman" w:cs="Times New Roman"/>
        </w:rPr>
        <w:fldChar w:fldCharType="end"/>
      </w:r>
    </w:p>
  </w:footnote>
  <w:footnote w:id="12">
    <w:p w14:paraId="59D0020A" w14:textId="2A76A28C"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kqLhbZRS","properties":{"formattedCitation":"Winarno dan Johan Setiawan, \\uc0\\u8220{}Penerapan Sistem E-Learning pada Komunitas Pendidikan Sekolah Rumah (Home Schooling) Ultima InfoSys\\uc0\\u8239{}:  4, no. 1 (Juni, 2013): 46;,\\uc0\\u8221{} {\\i{}Jurnal Ilmu Sistem Informasi} 4, no. 1 (2013): 46.","plainCitation":"Winarno dan Johan Setiawan, “Penerapan Sistem E-Learning pada Komunitas Pendidikan Sekolah Rumah (Home Schooling) Ultima InfoSys :  4, no. 1 (Juni, 2013): 46;,” Jurnal Ilmu Sistem Informasi 4, no. 1 (2013): 46.","noteIndex":20},"citationItems":[{"id":45,"uris":["http://zotero.org/users/local/SawQqfKW/items/FCWE3GES"],"uri":["http://zotero.org/users/local/SawQqfKW/items/FCWE3GES"],"itemData":{"id":45,"type":"article-journal","container-title":"Jurnal Ilmu Sistem Informasi","page":"46","title":"Penerapan Sistem E-Learning pada Komunitas Pendidikan Sekolah Rumah (Home Schooling) Ultima InfoSys :  4, no. 1 (Juni, 2013): 46;","volume":"4, no. 1","author":[{"literal":"Winarno dan Johan Setiawan,"}],"issued":{"date-parts":[["2013"]]}}}],"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Winarno dan Johan Setiawan, “Penerapan Sistem E-Learning pada Komunitas Pendidikan Sekolah Rumah (Home Schooling) Ultima InfoSys :  4, no. 1 (Juni, 2013): 46;,” </w:t>
      </w:r>
      <w:r w:rsidRPr="00494126">
        <w:rPr>
          <w:rFonts w:ascii="Times New Roman" w:hAnsi="Times New Roman" w:cs="Times New Roman"/>
          <w:i/>
          <w:iCs/>
        </w:rPr>
        <w:t>Jurnal Ilmu Sistem Informasi</w:t>
      </w:r>
      <w:r w:rsidRPr="00494126">
        <w:rPr>
          <w:rFonts w:ascii="Times New Roman" w:hAnsi="Times New Roman" w:cs="Times New Roman"/>
        </w:rPr>
        <w:t xml:space="preserve"> 4, no. 1 (2013): 46.</w:t>
      </w:r>
      <w:r w:rsidRPr="00494126">
        <w:rPr>
          <w:rFonts w:ascii="Times New Roman" w:hAnsi="Times New Roman" w:cs="Times New Roman"/>
        </w:rPr>
        <w:fldChar w:fldCharType="end"/>
      </w:r>
    </w:p>
  </w:footnote>
  <w:footnote w:id="13">
    <w:p w14:paraId="16CF9351" w14:textId="352B9C55" w:rsidR="009A0A93" w:rsidRPr="00140B55" w:rsidRDefault="009A0A93" w:rsidP="00140B55">
      <w:pPr>
        <w:pStyle w:val="FootnoteText"/>
        <w:ind w:firstLine="709"/>
        <w:jc w:val="both"/>
        <w:rPr>
          <w:rFonts w:ascii="Times New Roman" w:hAnsi="Times New Roman" w:cs="Times New Roman"/>
          <w:lang w:val="en-US"/>
        </w:rPr>
      </w:pPr>
      <w:r w:rsidRPr="00140B55">
        <w:rPr>
          <w:rStyle w:val="FootnoteReference"/>
          <w:rFonts w:ascii="Times New Roman" w:hAnsi="Times New Roman"/>
        </w:rPr>
        <w:footnoteRef/>
      </w:r>
      <w:r w:rsidRPr="00140B55">
        <w:rPr>
          <w:rFonts w:ascii="Times New Roman" w:hAnsi="Times New Roman" w:cs="Times New Roman"/>
        </w:rPr>
        <w:t xml:space="preserve"> </w:t>
      </w:r>
      <w:r w:rsidRPr="00140B55">
        <w:rPr>
          <w:rFonts w:ascii="Times New Roman" w:hAnsi="Times New Roman" w:cs="Times New Roman"/>
        </w:rPr>
        <w:fldChar w:fldCharType="begin"/>
      </w:r>
      <w:r>
        <w:rPr>
          <w:rFonts w:ascii="Times New Roman" w:hAnsi="Times New Roman" w:cs="Times New Roman"/>
        </w:rPr>
        <w:instrText xml:space="preserve"> ADDIN ZOTERO_ITEM CSL_CITATION {"citationID":"WzgNalm9","properties":{"formattedCitation":"Direktorat Jenderal Pendidikan Islam, \\uc0\\u8220{}Keputusan Direktur Jenderal Pendidikan Islam Nomor 2791 Tahun 2020 Tentang Panduan Kurikulum Darurat Pada Madrasah.\\uc0\\u8221{}","plainCitation":"Direktorat Jenderal Pendidikan Islam, “Keputusan Direktur Jenderal Pendidikan Islam Nomor 2791 Tahun 2020 Tentang Panduan Kurikulum Darurat Pada Madrasah.”","noteIndex":21},"citationItems":[{"id":49,"uris":["http://zotero.org/users/local/SawQqfKW/items/H4I77YDQ"],"uri":["http://zotero.org/users/local/SawQqfKW/items/H4I77YDQ"],"itemData":{"id":49,"type":"article","title":"Keputusan Direktur Jenderal Pendidikan Islam Nomor 2791 Tahun 2020 Tentang Panduan Kurikulum Darurat Pada Madrasah.","author":[{"literal":"Direktorat Jenderal Pendidikan Islam"}]}}],"schema":"https://github.com/citation-style-language/schema/raw/master/csl-citation.json"} </w:instrText>
      </w:r>
      <w:r w:rsidRPr="00140B55">
        <w:rPr>
          <w:rFonts w:ascii="Times New Roman" w:hAnsi="Times New Roman" w:cs="Times New Roman"/>
        </w:rPr>
        <w:fldChar w:fldCharType="separate"/>
      </w:r>
      <w:r w:rsidRPr="00140B55">
        <w:rPr>
          <w:rFonts w:ascii="Times New Roman" w:hAnsi="Times New Roman" w:cs="Times New Roman"/>
          <w:szCs w:val="24"/>
        </w:rPr>
        <w:t>Direktorat Jenderal Pendidikan Islam, “Keputusan Direktur Jenderal Pendidikan Islam Nomor 2791 Tahun 2020 Tentang Panduan Kurikulum Darurat Pada Madrasah.”</w:t>
      </w:r>
      <w:r w:rsidRPr="00140B55">
        <w:rPr>
          <w:rFonts w:ascii="Times New Roman" w:hAnsi="Times New Roman" w:cs="Times New Roman"/>
        </w:rPr>
        <w:fldChar w:fldCharType="end"/>
      </w:r>
    </w:p>
  </w:footnote>
  <w:footnote w:id="14">
    <w:p w14:paraId="1BEB2934" w14:textId="582E243E" w:rsidR="009A0A93" w:rsidRDefault="009A0A93" w:rsidP="00B83F56">
      <w:pPr>
        <w:pStyle w:val="FootnoteText"/>
        <w:ind w:firstLine="709"/>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I5iKzH5R","properties":{"formattedCitation":"ELISA NOVIE AZIZAH dkk., \\uc0\\u8220{}MENYUSUN KURIKULUM PAUD (PERENCANAAN PEMBELAJARAN DARI RUMAH SELAMA MENGHADAPI PANDEMI COVID-19),\\uc0\\u8221{} {\\i{}IJCE (Indonesian Journal of Community Engagement)} 2, no. 1 (2021): h.16.","plainCitation":"ELISA NOVIE AZIZAH dkk., “MENYUSUN KURIKULUM PAUD (PERENCANAAN PEMBELAJARAN DARI RUMAH SELAMA MENGHADAPI PANDEMI COVID-19),” IJCE (Indonesian Journal of Community Engagement) 2, no. 1 (2021): h.16.","dontUpdate":true,"noteIndex":22},"citationItems":[{"id":"LaHiZg4i/Vnc2i5bp","uris":["http://zotero.org/users/local/iy3lF8eF/items/ZNKB7DTR"],"uri":["http://zotero.org/users/local/iy3lF8eF/items/ZNKB7DTR"],"itemData":{"id":619,"type":"article-journal","container-title":"IJCE (Indonesian Journal of Community Engagement)","issue":"1","page":"14–19","source":"Google Scholar","title":"MENYUSUN KURIKULUM PAUD (PERENCANAAN PEMBELAJARAN DARI RUMAH SELAMA MENGHADAPI PANDEMI COVID-19)","volume":"2","author":[{"family":"AZIZAH","given":"ELISA NOVIE"},{"family":"Tanto","given":"Octavian Dwi"},{"family":"Naningtias","given":"Sulistia Arum"},{"family":"Rahmawati","given":"Rani Umi"}],"issued":{"date-parts":[["2021"]]}},"locator":"h.16"}],"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Elisa Novie Azizah, “Menyusun Kurikulum Paud (Perencanaan Pembelajaran Dari Rumah Selama Menghadapi Pandemi Covid-19),” </w:t>
      </w:r>
      <w:r w:rsidRPr="00494126">
        <w:rPr>
          <w:rFonts w:ascii="Times New Roman" w:hAnsi="Times New Roman" w:cs="Times New Roman"/>
          <w:i/>
          <w:iCs/>
        </w:rPr>
        <w:t>IJCE (Indonesian Journal of Community Engagement)</w:t>
      </w:r>
      <w:r w:rsidRPr="00494126">
        <w:rPr>
          <w:rFonts w:ascii="Times New Roman" w:hAnsi="Times New Roman" w:cs="Times New Roman"/>
        </w:rPr>
        <w:t xml:space="preserve"> 2, no. 1 (2021): h.16.</w:t>
      </w:r>
      <w:r w:rsidRPr="00494126">
        <w:rPr>
          <w:rFonts w:ascii="Times New Roman" w:hAnsi="Times New Roman" w:cs="Times New Roman"/>
        </w:rPr>
        <w:fldChar w:fldCharType="end"/>
      </w:r>
    </w:p>
  </w:footnote>
  <w:footnote w:id="15">
    <w:p w14:paraId="27987520" w14:textId="42882843" w:rsidR="009A0A93" w:rsidRDefault="009A0A93" w:rsidP="00B83F56">
      <w:pPr>
        <w:pStyle w:val="FootnoteText"/>
        <w:ind w:firstLine="709"/>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lO67fQTq","properties":{"formattedCitation":"AZIZAH dkk., h.18.","plainCitation":"AZIZAH dkk., h.18.","dontUpdate":true,"noteIndex":23},"citationItems":[{"id":"LaHiZg4i/Vnc2i5bp","uris":["http://zotero.org/users/local/iy3lF8eF/items/ZNKB7DTR"],"uri":["http://zotero.org/users/local/iy3lF8eF/items/ZNKB7DTR"],"itemData":{"id":619,"type":"article-journal","container-title":"IJCE (Indonesian Journal of Community Engagement)","issue":"1","page":"14–19","source":"Google Scholar","title":"MENYUSUN KURIKULUM PAUD (PERENCANAAN PEMBELAJARAN DARI RUMAH SELAMA MENGHADAPI PANDEMI COVID-19)","volume":"2","author":[{"family":"AZIZAH","given":"ELISA NOVIE"},{"family":"Tanto","given":"Octavian Dwi"},{"family":"Naningtias","given":"Sulistia Arum"},{"family":"Rahmawati","given":"Rani Umi"}],"issued":{"date-parts":[["2021"]]}},"locator":"h.18"}],"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lang w:val="en-US"/>
        </w:rPr>
        <w:t>A</w:t>
      </w:r>
      <w:r w:rsidRPr="00494126">
        <w:rPr>
          <w:rFonts w:ascii="Times New Roman" w:hAnsi="Times New Roman" w:cs="Times New Roman"/>
        </w:rPr>
        <w:t>zizah., h.18.</w:t>
      </w:r>
      <w:r w:rsidRPr="00494126">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93D49" w14:textId="2B3AC148" w:rsidR="009A0A93" w:rsidRPr="00740719" w:rsidRDefault="009A0A93">
    <w:pPr>
      <w:pStyle w:val="Header"/>
      <w:jc w:val="right"/>
      <w:rPr>
        <w:rFonts w:asciiTheme="majorBidi" w:hAnsiTheme="majorBidi" w:cstheme="majorBidi"/>
      </w:rPr>
    </w:pPr>
    <w:r>
      <w:t xml:space="preserve">                                                                                                                                                                                                                                                                                                                                                                                                                                                                                                                     </w:t>
    </w: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4E1D27">
      <w:rPr>
        <w:rFonts w:asciiTheme="majorBidi" w:hAnsiTheme="majorBidi" w:cstheme="majorBidi"/>
        <w:noProof/>
      </w:rPr>
      <w:t>20</w:t>
    </w:r>
    <w:r w:rsidRPr="00740719">
      <w:rPr>
        <w:rFonts w:asciiTheme="majorBidi" w:hAnsiTheme="majorBidi" w:cstheme="majorBidi"/>
      </w:rPr>
      <w:fldChar w:fldCharType="end"/>
    </w:r>
  </w:p>
  <w:p w14:paraId="1560DDA2" w14:textId="77777777" w:rsidR="009A0A93" w:rsidRPr="005D50C3" w:rsidRDefault="009A0A93">
    <w:pPr>
      <w:pStyle w:val="Header"/>
      <w:rPr>
        <w:rFonts w:asciiTheme="majorBidi" w:hAnsiTheme="majorBidi"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73B03"/>
    <w:multiLevelType w:val="hybridMultilevel"/>
    <w:tmpl w:val="AFE0BDAC"/>
    <w:lvl w:ilvl="0" w:tplc="263AEA64">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D2DE0"/>
    <w:multiLevelType w:val="hybridMultilevel"/>
    <w:tmpl w:val="E6062A48"/>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975710D"/>
    <w:multiLevelType w:val="hybridMultilevel"/>
    <w:tmpl w:val="AB48608A"/>
    <w:lvl w:ilvl="0" w:tplc="5268E47A">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3">
    <w:nsid w:val="13461C7A"/>
    <w:multiLevelType w:val="hybridMultilevel"/>
    <w:tmpl w:val="267E28E0"/>
    <w:lvl w:ilvl="0" w:tplc="0409000F">
      <w:start w:val="1"/>
      <w:numFmt w:val="decimal"/>
      <w:lvlText w:val="%1."/>
      <w:lvlJc w:val="left"/>
      <w:pPr>
        <w:ind w:left="1335" w:hanging="360"/>
      </w:pPr>
      <w:rPr>
        <w:rFonts w:cs="Times New Roman"/>
      </w:rPr>
    </w:lvl>
    <w:lvl w:ilvl="1" w:tplc="04090019">
      <w:start w:val="1"/>
      <w:numFmt w:val="lowerLetter"/>
      <w:lvlText w:val="%2."/>
      <w:lvlJc w:val="left"/>
      <w:pPr>
        <w:ind w:left="2055" w:hanging="360"/>
      </w:pPr>
      <w:rPr>
        <w:rFonts w:cs="Times New Roman"/>
      </w:rPr>
    </w:lvl>
    <w:lvl w:ilvl="2" w:tplc="0409001B">
      <w:start w:val="1"/>
      <w:numFmt w:val="lowerRoman"/>
      <w:lvlText w:val="%3."/>
      <w:lvlJc w:val="right"/>
      <w:pPr>
        <w:ind w:left="2775" w:hanging="180"/>
      </w:pPr>
      <w:rPr>
        <w:rFonts w:cs="Times New Roman"/>
      </w:rPr>
    </w:lvl>
    <w:lvl w:ilvl="3" w:tplc="0409000F">
      <w:start w:val="1"/>
      <w:numFmt w:val="decimal"/>
      <w:lvlText w:val="%4."/>
      <w:lvlJc w:val="left"/>
      <w:pPr>
        <w:ind w:left="3495" w:hanging="360"/>
      </w:pPr>
      <w:rPr>
        <w:rFonts w:cs="Times New Roman"/>
      </w:rPr>
    </w:lvl>
    <w:lvl w:ilvl="4" w:tplc="04090019">
      <w:start w:val="1"/>
      <w:numFmt w:val="lowerLetter"/>
      <w:lvlText w:val="%5."/>
      <w:lvlJc w:val="left"/>
      <w:pPr>
        <w:ind w:left="4215" w:hanging="360"/>
      </w:pPr>
      <w:rPr>
        <w:rFonts w:cs="Times New Roman"/>
      </w:rPr>
    </w:lvl>
    <w:lvl w:ilvl="5" w:tplc="0409001B">
      <w:start w:val="1"/>
      <w:numFmt w:val="lowerRoman"/>
      <w:lvlText w:val="%6."/>
      <w:lvlJc w:val="right"/>
      <w:pPr>
        <w:ind w:left="4935" w:hanging="180"/>
      </w:pPr>
      <w:rPr>
        <w:rFonts w:cs="Times New Roman"/>
      </w:rPr>
    </w:lvl>
    <w:lvl w:ilvl="6" w:tplc="0409000F">
      <w:start w:val="1"/>
      <w:numFmt w:val="decimal"/>
      <w:lvlText w:val="%7."/>
      <w:lvlJc w:val="left"/>
      <w:pPr>
        <w:ind w:left="5655" w:hanging="360"/>
      </w:pPr>
      <w:rPr>
        <w:rFonts w:cs="Times New Roman"/>
      </w:rPr>
    </w:lvl>
    <w:lvl w:ilvl="7" w:tplc="04090019">
      <w:start w:val="1"/>
      <w:numFmt w:val="lowerLetter"/>
      <w:lvlText w:val="%8."/>
      <w:lvlJc w:val="left"/>
      <w:pPr>
        <w:ind w:left="6375" w:hanging="360"/>
      </w:pPr>
      <w:rPr>
        <w:rFonts w:cs="Times New Roman"/>
      </w:rPr>
    </w:lvl>
    <w:lvl w:ilvl="8" w:tplc="0409001B">
      <w:start w:val="1"/>
      <w:numFmt w:val="lowerRoman"/>
      <w:lvlText w:val="%9."/>
      <w:lvlJc w:val="right"/>
      <w:pPr>
        <w:ind w:left="7095" w:hanging="180"/>
      </w:pPr>
      <w:rPr>
        <w:rFonts w:cs="Times New Roman"/>
      </w:rPr>
    </w:lvl>
  </w:abstractNum>
  <w:abstractNum w:abstractNumId="4">
    <w:nsid w:val="137A5050"/>
    <w:multiLevelType w:val="hybridMultilevel"/>
    <w:tmpl w:val="BC40582C"/>
    <w:lvl w:ilvl="0" w:tplc="0409000F">
      <w:start w:val="1"/>
      <w:numFmt w:val="decimal"/>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5">
    <w:nsid w:val="1A474D94"/>
    <w:multiLevelType w:val="hybridMultilevel"/>
    <w:tmpl w:val="E8E8999C"/>
    <w:lvl w:ilvl="0" w:tplc="8D16F808">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1CF221DE"/>
    <w:multiLevelType w:val="hybridMultilevel"/>
    <w:tmpl w:val="6F1CF2AA"/>
    <w:lvl w:ilvl="0" w:tplc="04090011">
      <w:start w:val="1"/>
      <w:numFmt w:val="decimal"/>
      <w:lvlText w:val="%1)"/>
      <w:lvlJc w:val="left"/>
      <w:pPr>
        <w:ind w:left="2416" w:hanging="360"/>
      </w:pPr>
      <w:rPr>
        <w:rFonts w:cs="Times New Roman"/>
      </w:rPr>
    </w:lvl>
    <w:lvl w:ilvl="1" w:tplc="04090019" w:tentative="1">
      <w:start w:val="1"/>
      <w:numFmt w:val="lowerLetter"/>
      <w:lvlText w:val="%2."/>
      <w:lvlJc w:val="left"/>
      <w:pPr>
        <w:ind w:left="3136" w:hanging="360"/>
      </w:pPr>
      <w:rPr>
        <w:rFonts w:cs="Times New Roman"/>
      </w:rPr>
    </w:lvl>
    <w:lvl w:ilvl="2" w:tplc="0409001B" w:tentative="1">
      <w:start w:val="1"/>
      <w:numFmt w:val="lowerRoman"/>
      <w:lvlText w:val="%3."/>
      <w:lvlJc w:val="right"/>
      <w:pPr>
        <w:ind w:left="3856" w:hanging="180"/>
      </w:pPr>
      <w:rPr>
        <w:rFonts w:cs="Times New Roman"/>
      </w:rPr>
    </w:lvl>
    <w:lvl w:ilvl="3" w:tplc="0409000F" w:tentative="1">
      <w:start w:val="1"/>
      <w:numFmt w:val="decimal"/>
      <w:lvlText w:val="%4."/>
      <w:lvlJc w:val="left"/>
      <w:pPr>
        <w:ind w:left="4576" w:hanging="360"/>
      </w:pPr>
      <w:rPr>
        <w:rFonts w:cs="Times New Roman"/>
      </w:rPr>
    </w:lvl>
    <w:lvl w:ilvl="4" w:tplc="04090019" w:tentative="1">
      <w:start w:val="1"/>
      <w:numFmt w:val="lowerLetter"/>
      <w:lvlText w:val="%5."/>
      <w:lvlJc w:val="left"/>
      <w:pPr>
        <w:ind w:left="5296" w:hanging="360"/>
      </w:pPr>
      <w:rPr>
        <w:rFonts w:cs="Times New Roman"/>
      </w:rPr>
    </w:lvl>
    <w:lvl w:ilvl="5" w:tplc="0409001B" w:tentative="1">
      <w:start w:val="1"/>
      <w:numFmt w:val="lowerRoman"/>
      <w:lvlText w:val="%6."/>
      <w:lvlJc w:val="right"/>
      <w:pPr>
        <w:ind w:left="6016" w:hanging="180"/>
      </w:pPr>
      <w:rPr>
        <w:rFonts w:cs="Times New Roman"/>
      </w:rPr>
    </w:lvl>
    <w:lvl w:ilvl="6" w:tplc="0409000F" w:tentative="1">
      <w:start w:val="1"/>
      <w:numFmt w:val="decimal"/>
      <w:lvlText w:val="%7."/>
      <w:lvlJc w:val="left"/>
      <w:pPr>
        <w:ind w:left="6736" w:hanging="360"/>
      </w:pPr>
      <w:rPr>
        <w:rFonts w:cs="Times New Roman"/>
      </w:rPr>
    </w:lvl>
    <w:lvl w:ilvl="7" w:tplc="04090019" w:tentative="1">
      <w:start w:val="1"/>
      <w:numFmt w:val="lowerLetter"/>
      <w:lvlText w:val="%8."/>
      <w:lvlJc w:val="left"/>
      <w:pPr>
        <w:ind w:left="7456" w:hanging="360"/>
      </w:pPr>
      <w:rPr>
        <w:rFonts w:cs="Times New Roman"/>
      </w:rPr>
    </w:lvl>
    <w:lvl w:ilvl="8" w:tplc="0409001B" w:tentative="1">
      <w:start w:val="1"/>
      <w:numFmt w:val="lowerRoman"/>
      <w:lvlText w:val="%9."/>
      <w:lvlJc w:val="right"/>
      <w:pPr>
        <w:ind w:left="8176" w:hanging="180"/>
      </w:pPr>
      <w:rPr>
        <w:rFonts w:cs="Times New Roman"/>
      </w:rPr>
    </w:lvl>
  </w:abstractNum>
  <w:abstractNum w:abstractNumId="7">
    <w:nsid w:val="20CE2DD3"/>
    <w:multiLevelType w:val="hybridMultilevel"/>
    <w:tmpl w:val="658070F6"/>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8">
    <w:nsid w:val="22106866"/>
    <w:multiLevelType w:val="hybridMultilevel"/>
    <w:tmpl w:val="C3C27F10"/>
    <w:lvl w:ilvl="0" w:tplc="3D0A078C">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9">
    <w:nsid w:val="223C0E7F"/>
    <w:multiLevelType w:val="hybridMultilevel"/>
    <w:tmpl w:val="8D92A8D6"/>
    <w:lvl w:ilvl="0" w:tplc="C6CC3840">
      <w:numFmt w:val="decimal"/>
      <w:lvlText w:val="%1."/>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32631DC"/>
    <w:multiLevelType w:val="hybridMultilevel"/>
    <w:tmpl w:val="14F42718"/>
    <w:lvl w:ilvl="0" w:tplc="04090019">
      <w:start w:val="1"/>
      <w:numFmt w:val="lowerLetter"/>
      <w:lvlText w:val="%1."/>
      <w:lvlJc w:val="left"/>
      <w:pPr>
        <w:ind w:left="1991" w:hanging="360"/>
      </w:pPr>
      <w:rPr>
        <w:rFonts w:cs="Times New Roman"/>
      </w:rPr>
    </w:lvl>
    <w:lvl w:ilvl="1" w:tplc="04090019" w:tentative="1">
      <w:start w:val="1"/>
      <w:numFmt w:val="lowerLetter"/>
      <w:lvlText w:val="%2."/>
      <w:lvlJc w:val="left"/>
      <w:pPr>
        <w:ind w:left="2711" w:hanging="360"/>
      </w:pPr>
      <w:rPr>
        <w:rFonts w:cs="Times New Roman"/>
      </w:rPr>
    </w:lvl>
    <w:lvl w:ilvl="2" w:tplc="0409001B" w:tentative="1">
      <w:start w:val="1"/>
      <w:numFmt w:val="lowerRoman"/>
      <w:lvlText w:val="%3."/>
      <w:lvlJc w:val="right"/>
      <w:pPr>
        <w:ind w:left="3431" w:hanging="180"/>
      </w:pPr>
      <w:rPr>
        <w:rFonts w:cs="Times New Roman"/>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1">
    <w:nsid w:val="25D04851"/>
    <w:multiLevelType w:val="hybridMultilevel"/>
    <w:tmpl w:val="F8BA7F88"/>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5D933FD"/>
    <w:multiLevelType w:val="hybridMultilevel"/>
    <w:tmpl w:val="A88807E0"/>
    <w:lvl w:ilvl="0" w:tplc="51164ABA">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3">
    <w:nsid w:val="28C07D69"/>
    <w:multiLevelType w:val="hybridMultilevel"/>
    <w:tmpl w:val="F118E03E"/>
    <w:lvl w:ilvl="0" w:tplc="04090019">
      <w:start w:val="1"/>
      <w:numFmt w:val="lowerLetter"/>
      <w:lvlText w:val="%1."/>
      <w:lvlJc w:val="left"/>
      <w:pPr>
        <w:ind w:left="1004" w:hanging="360"/>
      </w:pPr>
      <w:rPr>
        <w:rFonts w:cs="Times New Roman"/>
      </w:rPr>
    </w:lvl>
    <w:lvl w:ilvl="1" w:tplc="04090019">
      <w:start w:val="1"/>
      <w:numFmt w:val="low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14">
    <w:nsid w:val="28D2336B"/>
    <w:multiLevelType w:val="hybridMultilevel"/>
    <w:tmpl w:val="9B020D0A"/>
    <w:lvl w:ilvl="0" w:tplc="0421000F">
      <w:start w:val="1"/>
      <w:numFmt w:val="decimal"/>
      <w:lvlText w:val="%1."/>
      <w:lvlJc w:val="left"/>
      <w:pPr>
        <w:ind w:left="1282" w:hanging="360"/>
      </w:pPr>
    </w:lvl>
    <w:lvl w:ilvl="1" w:tplc="04210019" w:tentative="1">
      <w:start w:val="1"/>
      <w:numFmt w:val="lowerLetter"/>
      <w:lvlText w:val="%2."/>
      <w:lvlJc w:val="left"/>
      <w:pPr>
        <w:ind w:left="2002" w:hanging="360"/>
      </w:pPr>
    </w:lvl>
    <w:lvl w:ilvl="2" w:tplc="0421001B" w:tentative="1">
      <w:start w:val="1"/>
      <w:numFmt w:val="lowerRoman"/>
      <w:lvlText w:val="%3."/>
      <w:lvlJc w:val="right"/>
      <w:pPr>
        <w:ind w:left="2722" w:hanging="180"/>
      </w:pPr>
    </w:lvl>
    <w:lvl w:ilvl="3" w:tplc="0421000F" w:tentative="1">
      <w:start w:val="1"/>
      <w:numFmt w:val="decimal"/>
      <w:lvlText w:val="%4."/>
      <w:lvlJc w:val="left"/>
      <w:pPr>
        <w:ind w:left="3442" w:hanging="360"/>
      </w:pPr>
    </w:lvl>
    <w:lvl w:ilvl="4" w:tplc="04210019" w:tentative="1">
      <w:start w:val="1"/>
      <w:numFmt w:val="lowerLetter"/>
      <w:lvlText w:val="%5."/>
      <w:lvlJc w:val="left"/>
      <w:pPr>
        <w:ind w:left="4162" w:hanging="360"/>
      </w:pPr>
    </w:lvl>
    <w:lvl w:ilvl="5" w:tplc="0421001B" w:tentative="1">
      <w:start w:val="1"/>
      <w:numFmt w:val="lowerRoman"/>
      <w:lvlText w:val="%6."/>
      <w:lvlJc w:val="right"/>
      <w:pPr>
        <w:ind w:left="4882" w:hanging="180"/>
      </w:pPr>
    </w:lvl>
    <w:lvl w:ilvl="6" w:tplc="0421000F" w:tentative="1">
      <w:start w:val="1"/>
      <w:numFmt w:val="decimal"/>
      <w:lvlText w:val="%7."/>
      <w:lvlJc w:val="left"/>
      <w:pPr>
        <w:ind w:left="5602" w:hanging="360"/>
      </w:pPr>
    </w:lvl>
    <w:lvl w:ilvl="7" w:tplc="04210019" w:tentative="1">
      <w:start w:val="1"/>
      <w:numFmt w:val="lowerLetter"/>
      <w:lvlText w:val="%8."/>
      <w:lvlJc w:val="left"/>
      <w:pPr>
        <w:ind w:left="6322" w:hanging="360"/>
      </w:pPr>
    </w:lvl>
    <w:lvl w:ilvl="8" w:tplc="0421001B" w:tentative="1">
      <w:start w:val="1"/>
      <w:numFmt w:val="lowerRoman"/>
      <w:lvlText w:val="%9."/>
      <w:lvlJc w:val="right"/>
      <w:pPr>
        <w:ind w:left="7042" w:hanging="180"/>
      </w:pPr>
    </w:lvl>
  </w:abstractNum>
  <w:abstractNum w:abstractNumId="15">
    <w:nsid w:val="2B4B1C0E"/>
    <w:multiLevelType w:val="hybridMultilevel"/>
    <w:tmpl w:val="82428B5E"/>
    <w:lvl w:ilvl="0" w:tplc="04090011">
      <w:start w:val="1"/>
      <w:numFmt w:val="decimal"/>
      <w:lvlText w:val="%1)"/>
      <w:lvlJc w:val="left"/>
      <w:pPr>
        <w:tabs>
          <w:tab w:val="num" w:pos="2062"/>
        </w:tabs>
        <w:ind w:left="2062" w:hanging="360"/>
      </w:pPr>
      <w:rPr>
        <w:rFonts w:cs="Times New Roman"/>
      </w:rPr>
    </w:lvl>
    <w:lvl w:ilvl="1" w:tplc="04090019">
      <w:start w:val="1"/>
      <w:numFmt w:val="lowerLetter"/>
      <w:lvlText w:val="%2."/>
      <w:lvlJc w:val="left"/>
      <w:pPr>
        <w:tabs>
          <w:tab w:val="num" w:pos="2782"/>
        </w:tabs>
        <w:ind w:left="2782" w:hanging="360"/>
      </w:pPr>
      <w:rPr>
        <w:rFonts w:cs="Times New Roman"/>
      </w:rPr>
    </w:lvl>
    <w:lvl w:ilvl="2" w:tplc="0409001B">
      <w:start w:val="1"/>
      <w:numFmt w:val="lowerRoman"/>
      <w:lvlText w:val="%3."/>
      <w:lvlJc w:val="right"/>
      <w:pPr>
        <w:tabs>
          <w:tab w:val="num" w:pos="3502"/>
        </w:tabs>
        <w:ind w:left="3502" w:hanging="180"/>
      </w:pPr>
      <w:rPr>
        <w:rFonts w:cs="Times New Roman"/>
      </w:rPr>
    </w:lvl>
    <w:lvl w:ilvl="3" w:tplc="0409000F">
      <w:start w:val="1"/>
      <w:numFmt w:val="decimal"/>
      <w:lvlText w:val="%4."/>
      <w:lvlJc w:val="left"/>
      <w:pPr>
        <w:tabs>
          <w:tab w:val="num" w:pos="4222"/>
        </w:tabs>
        <w:ind w:left="4222" w:hanging="360"/>
      </w:pPr>
      <w:rPr>
        <w:rFonts w:cs="Times New Roman"/>
      </w:rPr>
    </w:lvl>
    <w:lvl w:ilvl="4" w:tplc="04090019">
      <w:start w:val="1"/>
      <w:numFmt w:val="lowerLetter"/>
      <w:lvlText w:val="%5."/>
      <w:lvlJc w:val="left"/>
      <w:pPr>
        <w:tabs>
          <w:tab w:val="num" w:pos="4942"/>
        </w:tabs>
        <w:ind w:left="4942" w:hanging="360"/>
      </w:pPr>
      <w:rPr>
        <w:rFonts w:cs="Times New Roman"/>
      </w:rPr>
    </w:lvl>
    <w:lvl w:ilvl="5" w:tplc="0409001B">
      <w:start w:val="1"/>
      <w:numFmt w:val="lowerRoman"/>
      <w:lvlText w:val="%6."/>
      <w:lvlJc w:val="right"/>
      <w:pPr>
        <w:tabs>
          <w:tab w:val="num" w:pos="5662"/>
        </w:tabs>
        <w:ind w:left="5662" w:hanging="180"/>
      </w:pPr>
      <w:rPr>
        <w:rFonts w:cs="Times New Roman"/>
      </w:rPr>
    </w:lvl>
    <w:lvl w:ilvl="6" w:tplc="0409000F">
      <w:start w:val="1"/>
      <w:numFmt w:val="decimal"/>
      <w:lvlText w:val="%7."/>
      <w:lvlJc w:val="left"/>
      <w:pPr>
        <w:tabs>
          <w:tab w:val="num" w:pos="6382"/>
        </w:tabs>
        <w:ind w:left="6382" w:hanging="360"/>
      </w:pPr>
      <w:rPr>
        <w:rFonts w:cs="Times New Roman"/>
      </w:rPr>
    </w:lvl>
    <w:lvl w:ilvl="7" w:tplc="04090019">
      <w:start w:val="1"/>
      <w:numFmt w:val="lowerLetter"/>
      <w:lvlText w:val="%8."/>
      <w:lvlJc w:val="left"/>
      <w:pPr>
        <w:tabs>
          <w:tab w:val="num" w:pos="7102"/>
        </w:tabs>
        <w:ind w:left="7102" w:hanging="360"/>
      </w:pPr>
      <w:rPr>
        <w:rFonts w:cs="Times New Roman"/>
      </w:rPr>
    </w:lvl>
    <w:lvl w:ilvl="8" w:tplc="0409001B">
      <w:start w:val="1"/>
      <w:numFmt w:val="lowerRoman"/>
      <w:lvlText w:val="%9."/>
      <w:lvlJc w:val="right"/>
      <w:pPr>
        <w:tabs>
          <w:tab w:val="num" w:pos="7822"/>
        </w:tabs>
        <w:ind w:left="7822" w:hanging="180"/>
      </w:pPr>
      <w:rPr>
        <w:rFonts w:cs="Times New Roman"/>
      </w:rPr>
    </w:lvl>
  </w:abstractNum>
  <w:abstractNum w:abstractNumId="16">
    <w:nsid w:val="2B563392"/>
    <w:multiLevelType w:val="hybridMultilevel"/>
    <w:tmpl w:val="5B34693C"/>
    <w:lvl w:ilvl="0" w:tplc="04090019">
      <w:start w:val="1"/>
      <w:numFmt w:val="lowerLetter"/>
      <w:lvlText w:val="%1."/>
      <w:lvlJc w:val="left"/>
      <w:pPr>
        <w:ind w:left="1991" w:hanging="360"/>
      </w:pPr>
      <w:rPr>
        <w:rFonts w:cs="Times New Roman"/>
      </w:rPr>
    </w:lvl>
    <w:lvl w:ilvl="1" w:tplc="04090011">
      <w:start w:val="1"/>
      <w:numFmt w:val="decimal"/>
      <w:lvlText w:val="%2)"/>
      <w:lvlJc w:val="left"/>
      <w:pPr>
        <w:ind w:left="2711" w:hanging="360"/>
      </w:pPr>
      <w:rPr>
        <w:rFonts w:cs="Times New Roman"/>
      </w:rPr>
    </w:lvl>
    <w:lvl w:ilvl="2" w:tplc="AB20749E">
      <w:start w:val="1"/>
      <w:numFmt w:val="lowerLetter"/>
      <w:lvlText w:val="%3)"/>
      <w:lvlJc w:val="left"/>
      <w:pPr>
        <w:ind w:left="3611" w:hanging="360"/>
      </w:pPr>
      <w:rPr>
        <w:rFonts w:hint="default"/>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7">
    <w:nsid w:val="2E065B72"/>
    <w:multiLevelType w:val="hybridMultilevel"/>
    <w:tmpl w:val="58E2297C"/>
    <w:lvl w:ilvl="0" w:tplc="04090019">
      <w:start w:val="1"/>
      <w:numFmt w:val="lowerLetter"/>
      <w:lvlText w:val="%1."/>
      <w:lvlJc w:val="left"/>
      <w:pPr>
        <w:ind w:left="2055" w:hanging="360"/>
      </w:pPr>
      <w:rPr>
        <w:rFonts w:cs="Times New Roman"/>
      </w:rPr>
    </w:lvl>
    <w:lvl w:ilvl="1" w:tplc="04090019">
      <w:start w:val="1"/>
      <w:numFmt w:val="lowerLetter"/>
      <w:lvlText w:val="%2."/>
      <w:lvlJc w:val="left"/>
      <w:pPr>
        <w:ind w:left="2775" w:hanging="360"/>
      </w:pPr>
      <w:rPr>
        <w:rFonts w:cs="Times New Roman"/>
      </w:rPr>
    </w:lvl>
    <w:lvl w:ilvl="2" w:tplc="0409001B">
      <w:start w:val="1"/>
      <w:numFmt w:val="lowerRoman"/>
      <w:lvlText w:val="%3."/>
      <w:lvlJc w:val="right"/>
      <w:pPr>
        <w:ind w:left="3495" w:hanging="180"/>
      </w:pPr>
      <w:rPr>
        <w:rFonts w:cs="Times New Roman"/>
      </w:rPr>
    </w:lvl>
    <w:lvl w:ilvl="3" w:tplc="0409000F">
      <w:start w:val="1"/>
      <w:numFmt w:val="decimal"/>
      <w:lvlText w:val="%4."/>
      <w:lvlJc w:val="left"/>
      <w:pPr>
        <w:ind w:left="4215" w:hanging="360"/>
      </w:pPr>
      <w:rPr>
        <w:rFonts w:cs="Times New Roman"/>
      </w:rPr>
    </w:lvl>
    <w:lvl w:ilvl="4" w:tplc="04090019">
      <w:start w:val="1"/>
      <w:numFmt w:val="lowerLetter"/>
      <w:lvlText w:val="%5."/>
      <w:lvlJc w:val="left"/>
      <w:pPr>
        <w:ind w:left="4935" w:hanging="360"/>
      </w:pPr>
      <w:rPr>
        <w:rFonts w:cs="Times New Roman"/>
      </w:rPr>
    </w:lvl>
    <w:lvl w:ilvl="5" w:tplc="0409001B">
      <w:start w:val="1"/>
      <w:numFmt w:val="lowerRoman"/>
      <w:lvlText w:val="%6."/>
      <w:lvlJc w:val="right"/>
      <w:pPr>
        <w:ind w:left="5655" w:hanging="180"/>
      </w:pPr>
      <w:rPr>
        <w:rFonts w:cs="Times New Roman"/>
      </w:rPr>
    </w:lvl>
    <w:lvl w:ilvl="6" w:tplc="0409000F">
      <w:start w:val="1"/>
      <w:numFmt w:val="decimal"/>
      <w:lvlText w:val="%7."/>
      <w:lvlJc w:val="left"/>
      <w:pPr>
        <w:ind w:left="6375" w:hanging="360"/>
      </w:pPr>
      <w:rPr>
        <w:rFonts w:cs="Times New Roman"/>
      </w:rPr>
    </w:lvl>
    <w:lvl w:ilvl="7" w:tplc="04090019">
      <w:start w:val="1"/>
      <w:numFmt w:val="lowerLetter"/>
      <w:lvlText w:val="%8."/>
      <w:lvlJc w:val="left"/>
      <w:pPr>
        <w:ind w:left="7095" w:hanging="360"/>
      </w:pPr>
      <w:rPr>
        <w:rFonts w:cs="Times New Roman"/>
      </w:rPr>
    </w:lvl>
    <w:lvl w:ilvl="8" w:tplc="0409001B">
      <w:start w:val="1"/>
      <w:numFmt w:val="lowerRoman"/>
      <w:lvlText w:val="%9."/>
      <w:lvlJc w:val="right"/>
      <w:pPr>
        <w:ind w:left="7815" w:hanging="180"/>
      </w:pPr>
      <w:rPr>
        <w:rFonts w:cs="Times New Roman"/>
      </w:rPr>
    </w:lvl>
  </w:abstractNum>
  <w:abstractNum w:abstractNumId="18">
    <w:nsid w:val="2E645D5F"/>
    <w:multiLevelType w:val="hybridMultilevel"/>
    <w:tmpl w:val="681096DC"/>
    <w:lvl w:ilvl="0" w:tplc="0409000F">
      <w:start w:val="1"/>
      <w:numFmt w:val="decimal"/>
      <w:lvlText w:val="%1."/>
      <w:lvlJc w:val="left"/>
      <w:pPr>
        <w:ind w:left="1800" w:hanging="360"/>
      </w:pPr>
      <w:rPr>
        <w:rFonts w:cs="Times New Roman"/>
        <w:color w:val="000000"/>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19">
    <w:nsid w:val="2F743E17"/>
    <w:multiLevelType w:val="hybridMultilevel"/>
    <w:tmpl w:val="FAE49B42"/>
    <w:lvl w:ilvl="0" w:tplc="C5E691C8">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nsid w:val="30DD55A2"/>
    <w:multiLevelType w:val="hybridMultilevel"/>
    <w:tmpl w:val="CB6EBE84"/>
    <w:lvl w:ilvl="0" w:tplc="04090011">
      <w:start w:val="1"/>
      <w:numFmt w:val="decimal"/>
      <w:lvlText w:val="%1)"/>
      <w:lvlJc w:val="left"/>
      <w:pPr>
        <w:ind w:left="1282" w:hanging="360"/>
      </w:pPr>
      <w:rPr>
        <w:rFonts w:cs="Times New Roman"/>
      </w:rPr>
    </w:lvl>
    <w:lvl w:ilvl="1" w:tplc="04090019">
      <w:start w:val="1"/>
      <w:numFmt w:val="lowerLetter"/>
      <w:lvlText w:val="%2."/>
      <w:lvlJc w:val="left"/>
      <w:pPr>
        <w:ind w:left="2002" w:hanging="360"/>
      </w:pPr>
      <w:rPr>
        <w:rFonts w:cs="Times New Roman"/>
      </w:rPr>
    </w:lvl>
    <w:lvl w:ilvl="2" w:tplc="0409001B">
      <w:start w:val="1"/>
      <w:numFmt w:val="lowerRoman"/>
      <w:lvlText w:val="%3."/>
      <w:lvlJc w:val="right"/>
      <w:pPr>
        <w:ind w:left="2722" w:hanging="180"/>
      </w:pPr>
      <w:rPr>
        <w:rFonts w:cs="Times New Roman"/>
      </w:rPr>
    </w:lvl>
    <w:lvl w:ilvl="3" w:tplc="0409000F">
      <w:start w:val="1"/>
      <w:numFmt w:val="decimal"/>
      <w:lvlText w:val="%4."/>
      <w:lvlJc w:val="left"/>
      <w:pPr>
        <w:ind w:left="3442" w:hanging="360"/>
      </w:pPr>
      <w:rPr>
        <w:rFonts w:cs="Times New Roman"/>
      </w:rPr>
    </w:lvl>
    <w:lvl w:ilvl="4" w:tplc="04090019">
      <w:start w:val="1"/>
      <w:numFmt w:val="lowerLetter"/>
      <w:lvlText w:val="%5."/>
      <w:lvlJc w:val="left"/>
      <w:pPr>
        <w:ind w:left="4162" w:hanging="360"/>
      </w:pPr>
      <w:rPr>
        <w:rFonts w:cs="Times New Roman"/>
      </w:rPr>
    </w:lvl>
    <w:lvl w:ilvl="5" w:tplc="0409001B">
      <w:start w:val="1"/>
      <w:numFmt w:val="lowerRoman"/>
      <w:lvlText w:val="%6."/>
      <w:lvlJc w:val="right"/>
      <w:pPr>
        <w:ind w:left="4882" w:hanging="180"/>
      </w:pPr>
      <w:rPr>
        <w:rFonts w:cs="Times New Roman"/>
      </w:rPr>
    </w:lvl>
    <w:lvl w:ilvl="6" w:tplc="0409000F">
      <w:start w:val="1"/>
      <w:numFmt w:val="decimal"/>
      <w:lvlText w:val="%7."/>
      <w:lvlJc w:val="left"/>
      <w:pPr>
        <w:ind w:left="5602" w:hanging="360"/>
      </w:pPr>
      <w:rPr>
        <w:rFonts w:cs="Times New Roman"/>
      </w:rPr>
    </w:lvl>
    <w:lvl w:ilvl="7" w:tplc="04090019">
      <w:start w:val="1"/>
      <w:numFmt w:val="lowerLetter"/>
      <w:lvlText w:val="%8."/>
      <w:lvlJc w:val="left"/>
      <w:pPr>
        <w:ind w:left="6322" w:hanging="360"/>
      </w:pPr>
      <w:rPr>
        <w:rFonts w:cs="Times New Roman"/>
      </w:rPr>
    </w:lvl>
    <w:lvl w:ilvl="8" w:tplc="0409001B">
      <w:start w:val="1"/>
      <w:numFmt w:val="lowerRoman"/>
      <w:lvlText w:val="%9."/>
      <w:lvlJc w:val="right"/>
      <w:pPr>
        <w:ind w:left="7042" w:hanging="180"/>
      </w:pPr>
      <w:rPr>
        <w:rFonts w:cs="Times New Roman"/>
      </w:rPr>
    </w:lvl>
  </w:abstractNum>
  <w:abstractNum w:abstractNumId="21">
    <w:nsid w:val="311F32A9"/>
    <w:multiLevelType w:val="hybridMultilevel"/>
    <w:tmpl w:val="8C4CDA9C"/>
    <w:lvl w:ilvl="0" w:tplc="04090019">
      <w:start w:val="1"/>
      <w:numFmt w:val="lowerLetter"/>
      <w:lvlText w:val="%1."/>
      <w:lvlJc w:val="left"/>
      <w:pPr>
        <w:ind w:left="1723" w:hanging="360"/>
      </w:pPr>
      <w:rPr>
        <w:rFonts w:cs="Times New Roman"/>
      </w:rPr>
    </w:lvl>
    <w:lvl w:ilvl="1" w:tplc="04090019" w:tentative="1">
      <w:start w:val="1"/>
      <w:numFmt w:val="lowerLetter"/>
      <w:lvlText w:val="%2."/>
      <w:lvlJc w:val="left"/>
      <w:pPr>
        <w:ind w:left="2443" w:hanging="360"/>
      </w:pPr>
      <w:rPr>
        <w:rFonts w:cs="Times New Roman"/>
      </w:rPr>
    </w:lvl>
    <w:lvl w:ilvl="2" w:tplc="0409001B" w:tentative="1">
      <w:start w:val="1"/>
      <w:numFmt w:val="lowerRoman"/>
      <w:lvlText w:val="%3."/>
      <w:lvlJc w:val="right"/>
      <w:pPr>
        <w:ind w:left="3163" w:hanging="180"/>
      </w:pPr>
      <w:rPr>
        <w:rFonts w:cs="Times New Roman"/>
      </w:rPr>
    </w:lvl>
    <w:lvl w:ilvl="3" w:tplc="0409000F">
      <w:start w:val="1"/>
      <w:numFmt w:val="decimal"/>
      <w:lvlText w:val="%4."/>
      <w:lvlJc w:val="left"/>
      <w:pPr>
        <w:ind w:left="3883" w:hanging="360"/>
      </w:pPr>
      <w:rPr>
        <w:rFonts w:cs="Times New Roman"/>
      </w:rPr>
    </w:lvl>
    <w:lvl w:ilvl="4" w:tplc="04090019" w:tentative="1">
      <w:start w:val="1"/>
      <w:numFmt w:val="lowerLetter"/>
      <w:lvlText w:val="%5."/>
      <w:lvlJc w:val="left"/>
      <w:pPr>
        <w:ind w:left="4603" w:hanging="360"/>
      </w:pPr>
      <w:rPr>
        <w:rFonts w:cs="Times New Roman"/>
      </w:rPr>
    </w:lvl>
    <w:lvl w:ilvl="5" w:tplc="0409001B" w:tentative="1">
      <w:start w:val="1"/>
      <w:numFmt w:val="lowerRoman"/>
      <w:lvlText w:val="%6."/>
      <w:lvlJc w:val="right"/>
      <w:pPr>
        <w:ind w:left="5323" w:hanging="180"/>
      </w:pPr>
      <w:rPr>
        <w:rFonts w:cs="Times New Roman"/>
      </w:rPr>
    </w:lvl>
    <w:lvl w:ilvl="6" w:tplc="0409000F" w:tentative="1">
      <w:start w:val="1"/>
      <w:numFmt w:val="decimal"/>
      <w:lvlText w:val="%7."/>
      <w:lvlJc w:val="left"/>
      <w:pPr>
        <w:ind w:left="6043" w:hanging="360"/>
      </w:pPr>
      <w:rPr>
        <w:rFonts w:cs="Times New Roman"/>
      </w:rPr>
    </w:lvl>
    <w:lvl w:ilvl="7" w:tplc="04090019" w:tentative="1">
      <w:start w:val="1"/>
      <w:numFmt w:val="lowerLetter"/>
      <w:lvlText w:val="%8."/>
      <w:lvlJc w:val="left"/>
      <w:pPr>
        <w:ind w:left="6763" w:hanging="360"/>
      </w:pPr>
      <w:rPr>
        <w:rFonts w:cs="Times New Roman"/>
      </w:rPr>
    </w:lvl>
    <w:lvl w:ilvl="8" w:tplc="0409001B" w:tentative="1">
      <w:start w:val="1"/>
      <w:numFmt w:val="lowerRoman"/>
      <w:lvlText w:val="%9."/>
      <w:lvlJc w:val="right"/>
      <w:pPr>
        <w:ind w:left="7483" w:hanging="180"/>
      </w:pPr>
      <w:rPr>
        <w:rFonts w:cs="Times New Roman"/>
      </w:rPr>
    </w:lvl>
  </w:abstractNum>
  <w:abstractNum w:abstractNumId="22">
    <w:nsid w:val="34E915F4"/>
    <w:multiLevelType w:val="hybridMultilevel"/>
    <w:tmpl w:val="616CDE58"/>
    <w:lvl w:ilvl="0" w:tplc="751416B0">
      <w:start w:val="1"/>
      <w:numFmt w:val="decimal"/>
      <w:lvlText w:val="%1."/>
      <w:lvlJc w:val="left"/>
      <w:pPr>
        <w:ind w:left="1069" w:hanging="360"/>
      </w:pPr>
      <w:rPr>
        <w:rFonts w:asciiTheme="minorBidi" w:eastAsia="Times New Roman" w:hAnsiTheme="minorBidi" w:cs="Arial"/>
      </w:rPr>
    </w:lvl>
    <w:lvl w:ilvl="1" w:tplc="04210019">
      <w:start w:val="1"/>
      <w:numFmt w:val="lowerLetter"/>
      <w:lvlText w:val="%2."/>
      <w:lvlJc w:val="left"/>
      <w:pPr>
        <w:ind w:left="1789" w:hanging="360"/>
      </w:pPr>
      <w:rPr>
        <w:rFonts w:cs="Times New Roman"/>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23">
    <w:nsid w:val="41896BFA"/>
    <w:multiLevelType w:val="hybridMultilevel"/>
    <w:tmpl w:val="7CDEAEC8"/>
    <w:lvl w:ilvl="0" w:tplc="A120CBCE">
      <w:start w:val="1"/>
      <w:numFmt w:val="lowerLetter"/>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4">
    <w:nsid w:val="41A63E4C"/>
    <w:multiLevelType w:val="hybridMultilevel"/>
    <w:tmpl w:val="4CBE7B58"/>
    <w:lvl w:ilvl="0" w:tplc="0409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5">
    <w:nsid w:val="44A95305"/>
    <w:multiLevelType w:val="hybridMultilevel"/>
    <w:tmpl w:val="5ABC5028"/>
    <w:lvl w:ilvl="0" w:tplc="0409000F">
      <w:start w:val="1"/>
      <w:numFmt w:val="decimal"/>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26">
    <w:nsid w:val="44C21B36"/>
    <w:multiLevelType w:val="hybridMultilevel"/>
    <w:tmpl w:val="F8F2FFA0"/>
    <w:lvl w:ilvl="0" w:tplc="0409000F">
      <w:start w:val="1"/>
      <w:numFmt w:val="decimal"/>
      <w:lvlText w:val="%1."/>
      <w:lvlJc w:val="left"/>
      <w:pPr>
        <w:ind w:left="1211" w:hanging="360"/>
      </w:pPr>
      <w:rPr>
        <w:rFonts w:cs="Times New Roman"/>
      </w:rPr>
    </w:lvl>
    <w:lvl w:ilvl="1" w:tplc="04090019">
      <w:start w:val="1"/>
      <w:numFmt w:val="lowerLetter"/>
      <w:lvlText w:val="%2."/>
      <w:lvlJc w:val="left"/>
      <w:pPr>
        <w:ind w:left="1931" w:hanging="360"/>
      </w:pPr>
      <w:rPr>
        <w:rFonts w:cs="Times New Roman"/>
      </w:rPr>
    </w:lvl>
    <w:lvl w:ilvl="2" w:tplc="0409001B">
      <w:start w:val="1"/>
      <w:numFmt w:val="lowerRoman"/>
      <w:lvlText w:val="%3."/>
      <w:lvlJc w:val="right"/>
      <w:pPr>
        <w:ind w:left="2651" w:hanging="180"/>
      </w:pPr>
      <w:rPr>
        <w:rFonts w:cs="Times New Roman"/>
      </w:rPr>
    </w:lvl>
    <w:lvl w:ilvl="3" w:tplc="0409000F">
      <w:start w:val="1"/>
      <w:numFmt w:val="decimal"/>
      <w:lvlText w:val="%4."/>
      <w:lvlJc w:val="left"/>
      <w:pPr>
        <w:ind w:left="3371" w:hanging="360"/>
      </w:pPr>
      <w:rPr>
        <w:rFonts w:cs="Times New Roman"/>
      </w:rPr>
    </w:lvl>
    <w:lvl w:ilvl="4" w:tplc="04090019">
      <w:start w:val="1"/>
      <w:numFmt w:val="lowerLetter"/>
      <w:lvlText w:val="%5."/>
      <w:lvlJc w:val="left"/>
      <w:pPr>
        <w:ind w:left="4091" w:hanging="360"/>
      </w:pPr>
      <w:rPr>
        <w:rFonts w:cs="Times New Roman"/>
      </w:rPr>
    </w:lvl>
    <w:lvl w:ilvl="5" w:tplc="0409001B">
      <w:start w:val="1"/>
      <w:numFmt w:val="lowerRoman"/>
      <w:lvlText w:val="%6."/>
      <w:lvlJc w:val="right"/>
      <w:pPr>
        <w:ind w:left="4811" w:hanging="180"/>
      </w:pPr>
      <w:rPr>
        <w:rFonts w:cs="Times New Roman"/>
      </w:rPr>
    </w:lvl>
    <w:lvl w:ilvl="6" w:tplc="0409000F">
      <w:start w:val="1"/>
      <w:numFmt w:val="decimal"/>
      <w:lvlText w:val="%7."/>
      <w:lvlJc w:val="left"/>
      <w:pPr>
        <w:ind w:left="5531" w:hanging="360"/>
      </w:pPr>
      <w:rPr>
        <w:rFonts w:cs="Times New Roman"/>
      </w:rPr>
    </w:lvl>
    <w:lvl w:ilvl="7" w:tplc="04090019">
      <w:start w:val="1"/>
      <w:numFmt w:val="lowerLetter"/>
      <w:lvlText w:val="%8."/>
      <w:lvlJc w:val="left"/>
      <w:pPr>
        <w:ind w:left="6251" w:hanging="360"/>
      </w:pPr>
      <w:rPr>
        <w:rFonts w:cs="Times New Roman"/>
      </w:rPr>
    </w:lvl>
    <w:lvl w:ilvl="8" w:tplc="0409001B">
      <w:start w:val="1"/>
      <w:numFmt w:val="lowerRoman"/>
      <w:lvlText w:val="%9."/>
      <w:lvlJc w:val="right"/>
      <w:pPr>
        <w:ind w:left="6971" w:hanging="180"/>
      </w:pPr>
      <w:rPr>
        <w:rFonts w:cs="Times New Roman"/>
      </w:rPr>
    </w:lvl>
  </w:abstractNum>
  <w:abstractNum w:abstractNumId="27">
    <w:nsid w:val="44E95B5B"/>
    <w:multiLevelType w:val="hybridMultilevel"/>
    <w:tmpl w:val="9B685BD6"/>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8">
    <w:nsid w:val="496573CA"/>
    <w:multiLevelType w:val="hybridMultilevel"/>
    <w:tmpl w:val="F8D48130"/>
    <w:lvl w:ilvl="0" w:tplc="EEDAE468">
      <w:start w:val="1"/>
      <w:numFmt w:val="decimal"/>
      <w:lvlText w:val="%1."/>
      <w:lvlJc w:val="left"/>
      <w:pPr>
        <w:ind w:left="1069" w:hanging="360"/>
      </w:pPr>
      <w:rPr>
        <w:rFonts w:cs="Times New Roman"/>
      </w:rPr>
    </w:lvl>
    <w:lvl w:ilvl="1" w:tplc="04090019">
      <w:start w:val="1"/>
      <w:numFmt w:val="lowerLetter"/>
      <w:lvlText w:val="%2."/>
      <w:lvlJc w:val="left"/>
      <w:pPr>
        <w:ind w:left="1789" w:hanging="360"/>
      </w:pPr>
      <w:rPr>
        <w:rFonts w:cs="Times New Roman"/>
      </w:rPr>
    </w:lvl>
    <w:lvl w:ilvl="2" w:tplc="0409001B">
      <w:start w:val="1"/>
      <w:numFmt w:val="lowerRoman"/>
      <w:lvlText w:val="%3."/>
      <w:lvlJc w:val="right"/>
      <w:pPr>
        <w:ind w:left="2509" w:hanging="180"/>
      </w:pPr>
      <w:rPr>
        <w:rFonts w:cs="Times New Roman"/>
      </w:rPr>
    </w:lvl>
    <w:lvl w:ilvl="3" w:tplc="0409000F">
      <w:start w:val="1"/>
      <w:numFmt w:val="decimal"/>
      <w:lvlText w:val="%4."/>
      <w:lvlJc w:val="left"/>
      <w:pPr>
        <w:ind w:left="3229" w:hanging="360"/>
      </w:pPr>
      <w:rPr>
        <w:rFonts w:cs="Times New Roman"/>
      </w:rPr>
    </w:lvl>
    <w:lvl w:ilvl="4" w:tplc="04090019">
      <w:start w:val="1"/>
      <w:numFmt w:val="lowerLetter"/>
      <w:lvlText w:val="%5."/>
      <w:lvlJc w:val="left"/>
      <w:pPr>
        <w:ind w:left="3949" w:hanging="360"/>
      </w:pPr>
      <w:rPr>
        <w:rFonts w:cs="Times New Roman"/>
      </w:rPr>
    </w:lvl>
    <w:lvl w:ilvl="5" w:tplc="0409001B">
      <w:start w:val="1"/>
      <w:numFmt w:val="lowerRoman"/>
      <w:lvlText w:val="%6."/>
      <w:lvlJc w:val="right"/>
      <w:pPr>
        <w:ind w:left="4669" w:hanging="180"/>
      </w:pPr>
      <w:rPr>
        <w:rFonts w:cs="Times New Roman"/>
      </w:rPr>
    </w:lvl>
    <w:lvl w:ilvl="6" w:tplc="0409000F">
      <w:start w:val="1"/>
      <w:numFmt w:val="decimal"/>
      <w:lvlText w:val="%7."/>
      <w:lvlJc w:val="left"/>
      <w:pPr>
        <w:ind w:left="5389" w:hanging="360"/>
      </w:pPr>
      <w:rPr>
        <w:rFonts w:cs="Times New Roman"/>
      </w:rPr>
    </w:lvl>
    <w:lvl w:ilvl="7" w:tplc="04090019">
      <w:start w:val="1"/>
      <w:numFmt w:val="lowerLetter"/>
      <w:lvlText w:val="%8."/>
      <w:lvlJc w:val="left"/>
      <w:pPr>
        <w:ind w:left="6109" w:hanging="360"/>
      </w:pPr>
      <w:rPr>
        <w:rFonts w:cs="Times New Roman"/>
      </w:rPr>
    </w:lvl>
    <w:lvl w:ilvl="8" w:tplc="0409001B">
      <w:start w:val="1"/>
      <w:numFmt w:val="lowerRoman"/>
      <w:lvlText w:val="%9."/>
      <w:lvlJc w:val="right"/>
      <w:pPr>
        <w:ind w:left="6829" w:hanging="180"/>
      </w:pPr>
      <w:rPr>
        <w:rFonts w:cs="Times New Roman"/>
      </w:rPr>
    </w:lvl>
  </w:abstractNum>
  <w:abstractNum w:abstractNumId="29">
    <w:nsid w:val="49922C5C"/>
    <w:multiLevelType w:val="hybridMultilevel"/>
    <w:tmpl w:val="375AD0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9B5613C"/>
    <w:multiLevelType w:val="hybridMultilevel"/>
    <w:tmpl w:val="FC1A0660"/>
    <w:lvl w:ilvl="0" w:tplc="7292EB7C">
      <w:start w:val="5"/>
      <w:numFmt w:val="decimal"/>
      <w:lvlText w:val="%1."/>
      <w:lvlJc w:val="left"/>
      <w:pPr>
        <w:ind w:left="1800" w:hanging="360"/>
      </w:pPr>
      <w:rPr>
        <w:rFonts w:cs="Times New Roman" w:hint="default"/>
        <w:color w:val="00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4B2D35EA"/>
    <w:multiLevelType w:val="hybridMultilevel"/>
    <w:tmpl w:val="088A0B5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nsid w:val="4FAB2773"/>
    <w:multiLevelType w:val="hybridMultilevel"/>
    <w:tmpl w:val="31BA2098"/>
    <w:lvl w:ilvl="0" w:tplc="3D0A078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EA1372"/>
    <w:multiLevelType w:val="hybridMultilevel"/>
    <w:tmpl w:val="0BCAB0CA"/>
    <w:lvl w:ilvl="0" w:tplc="B8FE560E">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nsid w:val="4FF41008"/>
    <w:multiLevelType w:val="hybridMultilevel"/>
    <w:tmpl w:val="F9B405A0"/>
    <w:lvl w:ilvl="0" w:tplc="04090019">
      <w:start w:val="1"/>
      <w:numFmt w:val="lowerLetter"/>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35">
    <w:nsid w:val="54AE6419"/>
    <w:multiLevelType w:val="hybridMultilevel"/>
    <w:tmpl w:val="DBDE5F9A"/>
    <w:lvl w:ilvl="0" w:tplc="0409000F">
      <w:start w:val="1"/>
      <w:numFmt w:val="decimal"/>
      <w:lvlText w:val="%1."/>
      <w:lvlJc w:val="left"/>
      <w:pPr>
        <w:ind w:left="765" w:hanging="360"/>
      </w:pPr>
      <w:rPr>
        <w:rFonts w:cs="Times New Roman"/>
      </w:rPr>
    </w:lvl>
    <w:lvl w:ilvl="1" w:tplc="04090019">
      <w:start w:val="1"/>
      <w:numFmt w:val="lowerLetter"/>
      <w:lvlText w:val="%2."/>
      <w:lvlJc w:val="left"/>
      <w:pPr>
        <w:ind w:left="1485" w:hanging="360"/>
      </w:pPr>
      <w:rPr>
        <w:rFonts w:cs="Times New Roman"/>
      </w:rPr>
    </w:lvl>
    <w:lvl w:ilvl="2" w:tplc="0409001B">
      <w:start w:val="1"/>
      <w:numFmt w:val="lowerRoman"/>
      <w:lvlText w:val="%3."/>
      <w:lvlJc w:val="right"/>
      <w:pPr>
        <w:ind w:left="2205" w:hanging="180"/>
      </w:pPr>
      <w:rPr>
        <w:rFonts w:cs="Times New Roman"/>
      </w:rPr>
    </w:lvl>
    <w:lvl w:ilvl="3" w:tplc="0409000F">
      <w:start w:val="1"/>
      <w:numFmt w:val="decimal"/>
      <w:lvlText w:val="%4."/>
      <w:lvlJc w:val="left"/>
      <w:pPr>
        <w:ind w:left="2925" w:hanging="360"/>
      </w:pPr>
      <w:rPr>
        <w:rFonts w:cs="Times New Roman"/>
      </w:rPr>
    </w:lvl>
    <w:lvl w:ilvl="4" w:tplc="04090019">
      <w:start w:val="1"/>
      <w:numFmt w:val="lowerLetter"/>
      <w:lvlText w:val="%5."/>
      <w:lvlJc w:val="left"/>
      <w:pPr>
        <w:ind w:left="3645" w:hanging="360"/>
      </w:pPr>
      <w:rPr>
        <w:rFonts w:cs="Times New Roman"/>
      </w:rPr>
    </w:lvl>
    <w:lvl w:ilvl="5" w:tplc="0409001B">
      <w:start w:val="1"/>
      <w:numFmt w:val="lowerRoman"/>
      <w:lvlText w:val="%6."/>
      <w:lvlJc w:val="right"/>
      <w:pPr>
        <w:ind w:left="4365" w:hanging="180"/>
      </w:pPr>
      <w:rPr>
        <w:rFonts w:cs="Times New Roman"/>
      </w:rPr>
    </w:lvl>
    <w:lvl w:ilvl="6" w:tplc="0409000F">
      <w:start w:val="1"/>
      <w:numFmt w:val="decimal"/>
      <w:lvlText w:val="%7."/>
      <w:lvlJc w:val="left"/>
      <w:pPr>
        <w:ind w:left="5085" w:hanging="360"/>
      </w:pPr>
      <w:rPr>
        <w:rFonts w:cs="Times New Roman"/>
      </w:rPr>
    </w:lvl>
    <w:lvl w:ilvl="7" w:tplc="04090019">
      <w:start w:val="1"/>
      <w:numFmt w:val="lowerLetter"/>
      <w:lvlText w:val="%8."/>
      <w:lvlJc w:val="left"/>
      <w:pPr>
        <w:ind w:left="5805" w:hanging="360"/>
      </w:pPr>
      <w:rPr>
        <w:rFonts w:cs="Times New Roman"/>
      </w:rPr>
    </w:lvl>
    <w:lvl w:ilvl="8" w:tplc="0409001B">
      <w:start w:val="1"/>
      <w:numFmt w:val="lowerRoman"/>
      <w:lvlText w:val="%9."/>
      <w:lvlJc w:val="right"/>
      <w:pPr>
        <w:ind w:left="6525" w:hanging="180"/>
      </w:pPr>
      <w:rPr>
        <w:rFonts w:cs="Times New Roman"/>
      </w:rPr>
    </w:lvl>
  </w:abstractNum>
  <w:abstractNum w:abstractNumId="36">
    <w:nsid w:val="55B005B2"/>
    <w:multiLevelType w:val="hybridMultilevel"/>
    <w:tmpl w:val="4BB60CFA"/>
    <w:lvl w:ilvl="0" w:tplc="3C1EC796">
      <w:start w:val="1"/>
      <w:numFmt w:val="lowerLetter"/>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37">
    <w:nsid w:val="5A5D5A57"/>
    <w:multiLevelType w:val="hybridMultilevel"/>
    <w:tmpl w:val="7546A0A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nsid w:val="5A872933"/>
    <w:multiLevelType w:val="hybridMultilevel"/>
    <w:tmpl w:val="65583ED0"/>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39">
    <w:nsid w:val="5A8B5177"/>
    <w:multiLevelType w:val="hybridMultilevel"/>
    <w:tmpl w:val="59C451D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nsid w:val="630A4E93"/>
    <w:multiLevelType w:val="hybridMultilevel"/>
    <w:tmpl w:val="B9AC9CDC"/>
    <w:lvl w:ilvl="0" w:tplc="48DA2DF8">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41">
    <w:nsid w:val="666750B7"/>
    <w:multiLevelType w:val="hybridMultilevel"/>
    <w:tmpl w:val="7076CE38"/>
    <w:lvl w:ilvl="0" w:tplc="04090019">
      <w:start w:val="1"/>
      <w:numFmt w:val="lowerLetter"/>
      <w:lvlText w:val="%1."/>
      <w:lvlJc w:val="left"/>
      <w:pPr>
        <w:ind w:left="1004" w:hanging="360"/>
      </w:pPr>
      <w:rPr>
        <w:rFonts w:cs="Times New Roman"/>
      </w:rPr>
    </w:lvl>
    <w:lvl w:ilvl="1" w:tplc="E236BAF2">
      <w:start w:val="1"/>
      <w:numFmt w:val="upp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42">
    <w:nsid w:val="6A9F1297"/>
    <w:multiLevelType w:val="hybridMultilevel"/>
    <w:tmpl w:val="A538E9FE"/>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6DE6605D"/>
    <w:multiLevelType w:val="hybridMultilevel"/>
    <w:tmpl w:val="DC2E6B54"/>
    <w:lvl w:ilvl="0" w:tplc="F1D2A51C">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nsid w:val="72B25A88"/>
    <w:multiLevelType w:val="hybridMultilevel"/>
    <w:tmpl w:val="F380F6DA"/>
    <w:lvl w:ilvl="0" w:tplc="B9FEF384">
      <w:start w:val="1"/>
      <w:numFmt w:val="lowerLetter"/>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45">
    <w:nsid w:val="74384E0E"/>
    <w:multiLevelType w:val="hybridMultilevel"/>
    <w:tmpl w:val="83025F04"/>
    <w:lvl w:ilvl="0" w:tplc="0409000F">
      <w:start w:val="1"/>
      <w:numFmt w:val="decimal"/>
      <w:lvlText w:val="%1."/>
      <w:lvlJc w:val="left"/>
      <w:pPr>
        <w:ind w:left="1854" w:hanging="360"/>
      </w:pPr>
      <w:rPr>
        <w:rFonts w:cs="Times New Roman"/>
      </w:rPr>
    </w:lvl>
    <w:lvl w:ilvl="1" w:tplc="04090019">
      <w:start w:val="1"/>
      <w:numFmt w:val="lowerLetter"/>
      <w:lvlText w:val="%2."/>
      <w:lvlJc w:val="left"/>
      <w:pPr>
        <w:ind w:left="2574" w:hanging="360"/>
      </w:pPr>
      <w:rPr>
        <w:rFonts w:cs="Times New Roman"/>
      </w:rPr>
    </w:lvl>
    <w:lvl w:ilvl="2" w:tplc="0409001B">
      <w:start w:val="1"/>
      <w:numFmt w:val="lowerRoman"/>
      <w:lvlText w:val="%3."/>
      <w:lvlJc w:val="right"/>
      <w:pPr>
        <w:ind w:left="3294" w:hanging="180"/>
      </w:pPr>
      <w:rPr>
        <w:rFonts w:cs="Times New Roman"/>
      </w:rPr>
    </w:lvl>
    <w:lvl w:ilvl="3" w:tplc="0409000F">
      <w:start w:val="1"/>
      <w:numFmt w:val="decimal"/>
      <w:lvlText w:val="%4."/>
      <w:lvlJc w:val="left"/>
      <w:pPr>
        <w:ind w:left="4014" w:hanging="360"/>
      </w:pPr>
      <w:rPr>
        <w:rFonts w:cs="Times New Roman"/>
      </w:rPr>
    </w:lvl>
    <w:lvl w:ilvl="4" w:tplc="04090019">
      <w:start w:val="1"/>
      <w:numFmt w:val="lowerLetter"/>
      <w:lvlText w:val="%5."/>
      <w:lvlJc w:val="left"/>
      <w:pPr>
        <w:ind w:left="4734" w:hanging="360"/>
      </w:pPr>
      <w:rPr>
        <w:rFonts w:cs="Times New Roman"/>
      </w:rPr>
    </w:lvl>
    <w:lvl w:ilvl="5" w:tplc="0409001B">
      <w:start w:val="1"/>
      <w:numFmt w:val="lowerRoman"/>
      <w:lvlText w:val="%6."/>
      <w:lvlJc w:val="right"/>
      <w:pPr>
        <w:ind w:left="5454" w:hanging="180"/>
      </w:pPr>
      <w:rPr>
        <w:rFonts w:cs="Times New Roman"/>
      </w:rPr>
    </w:lvl>
    <w:lvl w:ilvl="6" w:tplc="0409000F">
      <w:start w:val="1"/>
      <w:numFmt w:val="decimal"/>
      <w:lvlText w:val="%7."/>
      <w:lvlJc w:val="left"/>
      <w:pPr>
        <w:ind w:left="6174" w:hanging="360"/>
      </w:pPr>
      <w:rPr>
        <w:rFonts w:cs="Times New Roman"/>
      </w:rPr>
    </w:lvl>
    <w:lvl w:ilvl="7" w:tplc="04090019">
      <w:start w:val="1"/>
      <w:numFmt w:val="lowerLetter"/>
      <w:lvlText w:val="%8."/>
      <w:lvlJc w:val="left"/>
      <w:pPr>
        <w:ind w:left="6894" w:hanging="360"/>
      </w:pPr>
      <w:rPr>
        <w:rFonts w:cs="Times New Roman"/>
      </w:rPr>
    </w:lvl>
    <w:lvl w:ilvl="8" w:tplc="0409001B">
      <w:start w:val="1"/>
      <w:numFmt w:val="lowerRoman"/>
      <w:lvlText w:val="%9."/>
      <w:lvlJc w:val="right"/>
      <w:pPr>
        <w:ind w:left="7614" w:hanging="180"/>
      </w:pPr>
      <w:rPr>
        <w:rFonts w:cs="Times New Roman"/>
      </w:rPr>
    </w:lvl>
  </w:abstractNum>
  <w:abstractNum w:abstractNumId="46">
    <w:nsid w:val="74552231"/>
    <w:multiLevelType w:val="hybridMultilevel"/>
    <w:tmpl w:val="D554A0C4"/>
    <w:lvl w:ilvl="0" w:tplc="1D8CF914">
      <w:start w:val="1"/>
      <w:numFmt w:val="decimal"/>
      <w:lvlText w:val="%1."/>
      <w:lvlJc w:val="left"/>
      <w:pPr>
        <w:ind w:left="72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746B7498"/>
    <w:multiLevelType w:val="hybridMultilevel"/>
    <w:tmpl w:val="B29A2E2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8">
    <w:nsid w:val="760C0098"/>
    <w:multiLevelType w:val="hybridMultilevel"/>
    <w:tmpl w:val="DA10338E"/>
    <w:lvl w:ilvl="0" w:tplc="04090019">
      <w:start w:val="1"/>
      <w:numFmt w:val="lowerLetter"/>
      <w:lvlText w:val="%1."/>
      <w:lvlJc w:val="left"/>
      <w:pPr>
        <w:ind w:left="1440" w:hanging="360"/>
      </w:pPr>
      <w:rPr>
        <w:rFonts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49">
    <w:nsid w:val="776F2D1D"/>
    <w:multiLevelType w:val="hybridMultilevel"/>
    <w:tmpl w:val="04301444"/>
    <w:lvl w:ilvl="0" w:tplc="0409000F">
      <w:start w:val="1"/>
      <w:numFmt w:val="decimal"/>
      <w:lvlText w:val="%1."/>
      <w:lvlJc w:val="left"/>
      <w:pPr>
        <w:ind w:left="644"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nsid w:val="7A4F7C19"/>
    <w:multiLevelType w:val="hybridMultilevel"/>
    <w:tmpl w:val="7FF44AE0"/>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1">
    <w:nsid w:val="7C5B7A6C"/>
    <w:multiLevelType w:val="hybridMultilevel"/>
    <w:tmpl w:val="7E04EEF0"/>
    <w:lvl w:ilvl="0" w:tplc="76EA8BB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2">
    <w:nsid w:val="7F720B91"/>
    <w:multiLevelType w:val="hybridMultilevel"/>
    <w:tmpl w:val="B0645B78"/>
    <w:lvl w:ilvl="0" w:tplc="0409000F">
      <w:start w:val="1"/>
      <w:numFmt w:val="decimal"/>
      <w:lvlText w:val="%1."/>
      <w:lvlJc w:val="left"/>
      <w:pPr>
        <w:ind w:left="612" w:hanging="360"/>
      </w:pPr>
      <w:rPr>
        <w:rFonts w:cs="Times New Roman"/>
      </w:rPr>
    </w:lvl>
    <w:lvl w:ilvl="1" w:tplc="04090019">
      <w:start w:val="1"/>
      <w:numFmt w:val="lowerLetter"/>
      <w:lvlText w:val="%2."/>
      <w:lvlJc w:val="left"/>
      <w:pPr>
        <w:ind w:left="1332" w:hanging="360"/>
      </w:pPr>
      <w:rPr>
        <w:rFonts w:cs="Times New Roman"/>
      </w:rPr>
    </w:lvl>
    <w:lvl w:ilvl="2" w:tplc="0409001B">
      <w:start w:val="1"/>
      <w:numFmt w:val="lowerRoman"/>
      <w:lvlText w:val="%3."/>
      <w:lvlJc w:val="right"/>
      <w:pPr>
        <w:ind w:left="2052" w:hanging="180"/>
      </w:pPr>
      <w:rPr>
        <w:rFonts w:cs="Times New Roman"/>
      </w:rPr>
    </w:lvl>
    <w:lvl w:ilvl="3" w:tplc="0409000F">
      <w:start w:val="1"/>
      <w:numFmt w:val="decimal"/>
      <w:lvlText w:val="%4."/>
      <w:lvlJc w:val="left"/>
      <w:pPr>
        <w:ind w:left="2772" w:hanging="360"/>
      </w:pPr>
      <w:rPr>
        <w:rFonts w:cs="Times New Roman"/>
      </w:rPr>
    </w:lvl>
    <w:lvl w:ilvl="4" w:tplc="04090019">
      <w:start w:val="1"/>
      <w:numFmt w:val="lowerLetter"/>
      <w:lvlText w:val="%5."/>
      <w:lvlJc w:val="left"/>
      <w:pPr>
        <w:ind w:left="3492" w:hanging="360"/>
      </w:pPr>
      <w:rPr>
        <w:rFonts w:cs="Times New Roman"/>
      </w:rPr>
    </w:lvl>
    <w:lvl w:ilvl="5" w:tplc="0409001B">
      <w:start w:val="1"/>
      <w:numFmt w:val="lowerRoman"/>
      <w:lvlText w:val="%6."/>
      <w:lvlJc w:val="right"/>
      <w:pPr>
        <w:ind w:left="4212" w:hanging="180"/>
      </w:pPr>
      <w:rPr>
        <w:rFonts w:cs="Times New Roman"/>
      </w:rPr>
    </w:lvl>
    <w:lvl w:ilvl="6" w:tplc="0409000F">
      <w:start w:val="1"/>
      <w:numFmt w:val="decimal"/>
      <w:lvlText w:val="%7."/>
      <w:lvlJc w:val="left"/>
      <w:pPr>
        <w:ind w:left="4932" w:hanging="360"/>
      </w:pPr>
      <w:rPr>
        <w:rFonts w:cs="Times New Roman"/>
      </w:rPr>
    </w:lvl>
    <w:lvl w:ilvl="7" w:tplc="04090019">
      <w:start w:val="1"/>
      <w:numFmt w:val="lowerLetter"/>
      <w:lvlText w:val="%8."/>
      <w:lvlJc w:val="left"/>
      <w:pPr>
        <w:ind w:left="5652" w:hanging="360"/>
      </w:pPr>
      <w:rPr>
        <w:rFonts w:cs="Times New Roman"/>
      </w:rPr>
    </w:lvl>
    <w:lvl w:ilvl="8" w:tplc="0409001B">
      <w:start w:val="1"/>
      <w:numFmt w:val="lowerRoman"/>
      <w:lvlText w:val="%9."/>
      <w:lvlJc w:val="right"/>
      <w:pPr>
        <w:ind w:left="6372" w:hanging="180"/>
      </w:pPr>
      <w:rPr>
        <w:rFonts w:cs="Times New Roman"/>
      </w:rPr>
    </w:lvl>
  </w:abstractNum>
  <w:num w:numId="1">
    <w:abstractNumId w:val="11"/>
  </w:num>
  <w:num w:numId="2">
    <w:abstractNumId w:val="8"/>
  </w:num>
  <w:num w:numId="3">
    <w:abstractNumId w:val="49"/>
  </w:num>
  <w:num w:numId="4">
    <w:abstractNumId w:val="46"/>
  </w:num>
  <w:num w:numId="5">
    <w:abstractNumId w:val="2"/>
  </w:num>
  <w:num w:numId="6">
    <w:abstractNumId w:val="5"/>
  </w:num>
  <w:num w:numId="7">
    <w:abstractNumId w:val="44"/>
  </w:num>
  <w:num w:numId="8">
    <w:abstractNumId w:val="29"/>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num>
  <w:num w:numId="16">
    <w:abstractNumId w:val="26"/>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23"/>
  </w:num>
  <w:num w:numId="23">
    <w:abstractNumId w:val="15"/>
  </w:num>
  <w:num w:numId="2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2"/>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0"/>
  </w:num>
  <w:num w:numId="42">
    <w:abstractNumId w:val="25"/>
  </w:num>
  <w:num w:numId="43">
    <w:abstractNumId w:val="21"/>
  </w:num>
  <w:num w:numId="44">
    <w:abstractNumId w:val="10"/>
  </w:num>
  <w:num w:numId="45">
    <w:abstractNumId w:val="16"/>
  </w:num>
  <w:num w:numId="46">
    <w:abstractNumId w:val="6"/>
  </w:num>
  <w:num w:numId="47">
    <w:abstractNumId w:val="34"/>
  </w:num>
  <w:num w:numId="48">
    <w:abstractNumId w:val="40"/>
  </w:num>
  <w:num w:numId="49">
    <w:abstractNumId w:val="9"/>
  </w:num>
  <w:num w:numId="50">
    <w:abstractNumId w:val="1"/>
  </w:num>
  <w:num w:numId="51">
    <w:abstractNumId w:val="36"/>
  </w:num>
  <w:num w:numId="52">
    <w:abstractNumId w:val="24"/>
  </w:num>
  <w:num w:numId="53">
    <w:abstractNumId w:val="14"/>
  </w:num>
  <w:num w:numId="54">
    <w:abstractNumId w:val="32"/>
  </w:num>
  <w:num w:numId="55">
    <w:abstractNumId w:val="51"/>
  </w:num>
  <w:num w:numId="56">
    <w:abstractNumId w:val="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hideSpellingError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0C3"/>
    <w:rsid w:val="000167E4"/>
    <w:rsid w:val="0002396C"/>
    <w:rsid w:val="00024B84"/>
    <w:rsid w:val="000273F3"/>
    <w:rsid w:val="000408B2"/>
    <w:rsid w:val="00042C91"/>
    <w:rsid w:val="0004527B"/>
    <w:rsid w:val="000658D1"/>
    <w:rsid w:val="00065AE5"/>
    <w:rsid w:val="00066C79"/>
    <w:rsid w:val="000725B0"/>
    <w:rsid w:val="00072EDE"/>
    <w:rsid w:val="000812B1"/>
    <w:rsid w:val="0008434C"/>
    <w:rsid w:val="00085B24"/>
    <w:rsid w:val="00092716"/>
    <w:rsid w:val="000A338B"/>
    <w:rsid w:val="000A59E4"/>
    <w:rsid w:val="000A6810"/>
    <w:rsid w:val="000B3505"/>
    <w:rsid w:val="000B591B"/>
    <w:rsid w:val="000C51D1"/>
    <w:rsid w:val="000C6BAC"/>
    <w:rsid w:val="000D1078"/>
    <w:rsid w:val="000D18CF"/>
    <w:rsid w:val="000D610D"/>
    <w:rsid w:val="000D7181"/>
    <w:rsid w:val="000E65FA"/>
    <w:rsid w:val="000E6D0C"/>
    <w:rsid w:val="000F5CAB"/>
    <w:rsid w:val="00100B05"/>
    <w:rsid w:val="00101145"/>
    <w:rsid w:val="00103BFC"/>
    <w:rsid w:val="00111297"/>
    <w:rsid w:val="00111525"/>
    <w:rsid w:val="00114E73"/>
    <w:rsid w:val="001250D1"/>
    <w:rsid w:val="00125746"/>
    <w:rsid w:val="001321E0"/>
    <w:rsid w:val="00140B55"/>
    <w:rsid w:val="001746D1"/>
    <w:rsid w:val="001760CE"/>
    <w:rsid w:val="001825F4"/>
    <w:rsid w:val="00182A71"/>
    <w:rsid w:val="001944D5"/>
    <w:rsid w:val="0019497A"/>
    <w:rsid w:val="00195E95"/>
    <w:rsid w:val="001A1D15"/>
    <w:rsid w:val="001B2FDD"/>
    <w:rsid w:val="001C423F"/>
    <w:rsid w:val="001D19D7"/>
    <w:rsid w:val="001E0531"/>
    <w:rsid w:val="001E6BFA"/>
    <w:rsid w:val="001E6CC1"/>
    <w:rsid w:val="0020540F"/>
    <w:rsid w:val="002060F0"/>
    <w:rsid w:val="0020731C"/>
    <w:rsid w:val="0020747F"/>
    <w:rsid w:val="00211CCD"/>
    <w:rsid w:val="002154B6"/>
    <w:rsid w:val="002205CF"/>
    <w:rsid w:val="00223A72"/>
    <w:rsid w:val="00226BD3"/>
    <w:rsid w:val="002311A3"/>
    <w:rsid w:val="00237947"/>
    <w:rsid w:val="00240955"/>
    <w:rsid w:val="0024107A"/>
    <w:rsid w:val="0024157C"/>
    <w:rsid w:val="002432CE"/>
    <w:rsid w:val="00250AE9"/>
    <w:rsid w:val="00260AAD"/>
    <w:rsid w:val="00261E54"/>
    <w:rsid w:val="002624DF"/>
    <w:rsid w:val="00263B96"/>
    <w:rsid w:val="00265D7B"/>
    <w:rsid w:val="002A1F5C"/>
    <w:rsid w:val="002A3D99"/>
    <w:rsid w:val="002A75AB"/>
    <w:rsid w:val="002C5F56"/>
    <w:rsid w:val="002D57CB"/>
    <w:rsid w:val="002D5979"/>
    <w:rsid w:val="002D6EB2"/>
    <w:rsid w:val="002E0822"/>
    <w:rsid w:val="002F1053"/>
    <w:rsid w:val="00302187"/>
    <w:rsid w:val="0030282C"/>
    <w:rsid w:val="00304BFB"/>
    <w:rsid w:val="00305A9F"/>
    <w:rsid w:val="003125AB"/>
    <w:rsid w:val="00313AF2"/>
    <w:rsid w:val="003169E9"/>
    <w:rsid w:val="003328C8"/>
    <w:rsid w:val="0033590D"/>
    <w:rsid w:val="00336577"/>
    <w:rsid w:val="0034364C"/>
    <w:rsid w:val="00343A98"/>
    <w:rsid w:val="00344DB6"/>
    <w:rsid w:val="00354F16"/>
    <w:rsid w:val="003608E0"/>
    <w:rsid w:val="00361ED3"/>
    <w:rsid w:val="00371777"/>
    <w:rsid w:val="00376EC4"/>
    <w:rsid w:val="00386647"/>
    <w:rsid w:val="00387BC1"/>
    <w:rsid w:val="003A1164"/>
    <w:rsid w:val="003A25E2"/>
    <w:rsid w:val="003A7E99"/>
    <w:rsid w:val="003B1CFA"/>
    <w:rsid w:val="003B532F"/>
    <w:rsid w:val="003E0085"/>
    <w:rsid w:val="003E3DF7"/>
    <w:rsid w:val="003E3EE4"/>
    <w:rsid w:val="003F56D5"/>
    <w:rsid w:val="00401B3D"/>
    <w:rsid w:val="004071D3"/>
    <w:rsid w:val="00421B41"/>
    <w:rsid w:val="0042739B"/>
    <w:rsid w:val="00430479"/>
    <w:rsid w:val="00443DC6"/>
    <w:rsid w:val="00465D35"/>
    <w:rsid w:val="00474EEA"/>
    <w:rsid w:val="004762DE"/>
    <w:rsid w:val="00485E51"/>
    <w:rsid w:val="00494126"/>
    <w:rsid w:val="004A09C8"/>
    <w:rsid w:val="004A213A"/>
    <w:rsid w:val="004E1D27"/>
    <w:rsid w:val="004E6FD7"/>
    <w:rsid w:val="004F1563"/>
    <w:rsid w:val="005052B6"/>
    <w:rsid w:val="0052032D"/>
    <w:rsid w:val="00530568"/>
    <w:rsid w:val="005364F7"/>
    <w:rsid w:val="0054796B"/>
    <w:rsid w:val="005545EF"/>
    <w:rsid w:val="00562128"/>
    <w:rsid w:val="005627FA"/>
    <w:rsid w:val="005722EA"/>
    <w:rsid w:val="00574171"/>
    <w:rsid w:val="00575E37"/>
    <w:rsid w:val="00577D1C"/>
    <w:rsid w:val="0058200A"/>
    <w:rsid w:val="005953DB"/>
    <w:rsid w:val="005A2D8F"/>
    <w:rsid w:val="005A36D7"/>
    <w:rsid w:val="005C0C60"/>
    <w:rsid w:val="005C718B"/>
    <w:rsid w:val="005D50C3"/>
    <w:rsid w:val="00600D73"/>
    <w:rsid w:val="00603A3E"/>
    <w:rsid w:val="006041FC"/>
    <w:rsid w:val="006058A1"/>
    <w:rsid w:val="00606BCF"/>
    <w:rsid w:val="00624973"/>
    <w:rsid w:val="006257B4"/>
    <w:rsid w:val="0065519B"/>
    <w:rsid w:val="006568E7"/>
    <w:rsid w:val="00664140"/>
    <w:rsid w:val="0067210A"/>
    <w:rsid w:val="00673F84"/>
    <w:rsid w:val="00676E41"/>
    <w:rsid w:val="00684A73"/>
    <w:rsid w:val="00684B5C"/>
    <w:rsid w:val="00692978"/>
    <w:rsid w:val="00696548"/>
    <w:rsid w:val="006A158C"/>
    <w:rsid w:val="006A65D8"/>
    <w:rsid w:val="006A7EC1"/>
    <w:rsid w:val="006B472A"/>
    <w:rsid w:val="006B62E0"/>
    <w:rsid w:val="006B73CE"/>
    <w:rsid w:val="006C0B37"/>
    <w:rsid w:val="006E3267"/>
    <w:rsid w:val="006E38AE"/>
    <w:rsid w:val="006F43E6"/>
    <w:rsid w:val="006F5310"/>
    <w:rsid w:val="0070684F"/>
    <w:rsid w:val="007101DB"/>
    <w:rsid w:val="00711CB7"/>
    <w:rsid w:val="007145B3"/>
    <w:rsid w:val="00721040"/>
    <w:rsid w:val="007265D4"/>
    <w:rsid w:val="0074043B"/>
    <w:rsid w:val="00740719"/>
    <w:rsid w:val="00742966"/>
    <w:rsid w:val="007443AA"/>
    <w:rsid w:val="00744818"/>
    <w:rsid w:val="00756B7F"/>
    <w:rsid w:val="00757890"/>
    <w:rsid w:val="007733F3"/>
    <w:rsid w:val="00774A87"/>
    <w:rsid w:val="00780501"/>
    <w:rsid w:val="00782673"/>
    <w:rsid w:val="007A61F0"/>
    <w:rsid w:val="007A6C1D"/>
    <w:rsid w:val="007B1C8B"/>
    <w:rsid w:val="007B2F93"/>
    <w:rsid w:val="007D2331"/>
    <w:rsid w:val="007E1B67"/>
    <w:rsid w:val="007E564A"/>
    <w:rsid w:val="007F653C"/>
    <w:rsid w:val="00800DEA"/>
    <w:rsid w:val="008156A6"/>
    <w:rsid w:val="008233B1"/>
    <w:rsid w:val="008265C7"/>
    <w:rsid w:val="00832C4F"/>
    <w:rsid w:val="00837EA9"/>
    <w:rsid w:val="0084135A"/>
    <w:rsid w:val="00842520"/>
    <w:rsid w:val="008467D9"/>
    <w:rsid w:val="008613B6"/>
    <w:rsid w:val="00865AC0"/>
    <w:rsid w:val="00870D84"/>
    <w:rsid w:val="00881E39"/>
    <w:rsid w:val="008B0BC2"/>
    <w:rsid w:val="008B7063"/>
    <w:rsid w:val="008C782A"/>
    <w:rsid w:val="008D64AA"/>
    <w:rsid w:val="008D6DDA"/>
    <w:rsid w:val="008E713D"/>
    <w:rsid w:val="008E7DCB"/>
    <w:rsid w:val="008F2CE9"/>
    <w:rsid w:val="0090540E"/>
    <w:rsid w:val="009136FC"/>
    <w:rsid w:val="0091412C"/>
    <w:rsid w:val="009213FD"/>
    <w:rsid w:val="009315AD"/>
    <w:rsid w:val="009334D1"/>
    <w:rsid w:val="0095189E"/>
    <w:rsid w:val="00965CE7"/>
    <w:rsid w:val="0097614B"/>
    <w:rsid w:val="009A0A93"/>
    <w:rsid w:val="009A6745"/>
    <w:rsid w:val="009B1BD2"/>
    <w:rsid w:val="009B2901"/>
    <w:rsid w:val="009B2D82"/>
    <w:rsid w:val="009B4E32"/>
    <w:rsid w:val="009C7440"/>
    <w:rsid w:val="009E19F8"/>
    <w:rsid w:val="009F2366"/>
    <w:rsid w:val="009F3043"/>
    <w:rsid w:val="00A007B9"/>
    <w:rsid w:val="00A075C0"/>
    <w:rsid w:val="00A10534"/>
    <w:rsid w:val="00A12A87"/>
    <w:rsid w:val="00A30398"/>
    <w:rsid w:val="00A35118"/>
    <w:rsid w:val="00A44B94"/>
    <w:rsid w:val="00A50333"/>
    <w:rsid w:val="00A72BC5"/>
    <w:rsid w:val="00A82331"/>
    <w:rsid w:val="00A93AE5"/>
    <w:rsid w:val="00A9729E"/>
    <w:rsid w:val="00AA20A6"/>
    <w:rsid w:val="00AA4CD5"/>
    <w:rsid w:val="00AB02A5"/>
    <w:rsid w:val="00AD0C1E"/>
    <w:rsid w:val="00AF0090"/>
    <w:rsid w:val="00AF5FC6"/>
    <w:rsid w:val="00B037FA"/>
    <w:rsid w:val="00B1741D"/>
    <w:rsid w:val="00B2401A"/>
    <w:rsid w:val="00B25DCA"/>
    <w:rsid w:val="00B4108D"/>
    <w:rsid w:val="00B41656"/>
    <w:rsid w:val="00B55128"/>
    <w:rsid w:val="00B61DD0"/>
    <w:rsid w:val="00B83F56"/>
    <w:rsid w:val="00BA128B"/>
    <w:rsid w:val="00BC7988"/>
    <w:rsid w:val="00BD5463"/>
    <w:rsid w:val="00BE0DC6"/>
    <w:rsid w:val="00BE4760"/>
    <w:rsid w:val="00BE582A"/>
    <w:rsid w:val="00BF140B"/>
    <w:rsid w:val="00BF1AA1"/>
    <w:rsid w:val="00C0533B"/>
    <w:rsid w:val="00C05BA6"/>
    <w:rsid w:val="00C12C1A"/>
    <w:rsid w:val="00C14C4F"/>
    <w:rsid w:val="00C14F1C"/>
    <w:rsid w:val="00C27534"/>
    <w:rsid w:val="00C34A80"/>
    <w:rsid w:val="00C3599C"/>
    <w:rsid w:val="00C37BD7"/>
    <w:rsid w:val="00C419FD"/>
    <w:rsid w:val="00C51713"/>
    <w:rsid w:val="00C52DD8"/>
    <w:rsid w:val="00C568FD"/>
    <w:rsid w:val="00C5785E"/>
    <w:rsid w:val="00C61F7A"/>
    <w:rsid w:val="00C63C41"/>
    <w:rsid w:val="00C71380"/>
    <w:rsid w:val="00C73403"/>
    <w:rsid w:val="00C768ED"/>
    <w:rsid w:val="00C76D12"/>
    <w:rsid w:val="00C76FB2"/>
    <w:rsid w:val="00C822F3"/>
    <w:rsid w:val="00C903F6"/>
    <w:rsid w:val="00C9044C"/>
    <w:rsid w:val="00C91BC7"/>
    <w:rsid w:val="00CA46CC"/>
    <w:rsid w:val="00CA4813"/>
    <w:rsid w:val="00CA4B8A"/>
    <w:rsid w:val="00CA5846"/>
    <w:rsid w:val="00CA79AF"/>
    <w:rsid w:val="00CB012D"/>
    <w:rsid w:val="00CB232F"/>
    <w:rsid w:val="00CC0F7A"/>
    <w:rsid w:val="00CD2CF0"/>
    <w:rsid w:val="00CD39B0"/>
    <w:rsid w:val="00CE4498"/>
    <w:rsid w:val="00CE771B"/>
    <w:rsid w:val="00CF0B46"/>
    <w:rsid w:val="00CF10A8"/>
    <w:rsid w:val="00CF18D1"/>
    <w:rsid w:val="00CF1C65"/>
    <w:rsid w:val="00CF3297"/>
    <w:rsid w:val="00CF6E69"/>
    <w:rsid w:val="00CF72C5"/>
    <w:rsid w:val="00D102ED"/>
    <w:rsid w:val="00D10DBC"/>
    <w:rsid w:val="00D13160"/>
    <w:rsid w:val="00D14118"/>
    <w:rsid w:val="00D2306B"/>
    <w:rsid w:val="00D41906"/>
    <w:rsid w:val="00D47FFB"/>
    <w:rsid w:val="00D52A06"/>
    <w:rsid w:val="00D52E1F"/>
    <w:rsid w:val="00D557D9"/>
    <w:rsid w:val="00D65C15"/>
    <w:rsid w:val="00D67ABB"/>
    <w:rsid w:val="00D7502C"/>
    <w:rsid w:val="00D7508D"/>
    <w:rsid w:val="00D80988"/>
    <w:rsid w:val="00D834E8"/>
    <w:rsid w:val="00D86FE8"/>
    <w:rsid w:val="00D87998"/>
    <w:rsid w:val="00D90B01"/>
    <w:rsid w:val="00D91A95"/>
    <w:rsid w:val="00DA5764"/>
    <w:rsid w:val="00DA64DD"/>
    <w:rsid w:val="00DA7779"/>
    <w:rsid w:val="00DB3B0C"/>
    <w:rsid w:val="00DD71A6"/>
    <w:rsid w:val="00DF439A"/>
    <w:rsid w:val="00DF558E"/>
    <w:rsid w:val="00DF6BB7"/>
    <w:rsid w:val="00E03EB4"/>
    <w:rsid w:val="00E14265"/>
    <w:rsid w:val="00E166D5"/>
    <w:rsid w:val="00E17853"/>
    <w:rsid w:val="00E350EF"/>
    <w:rsid w:val="00E40914"/>
    <w:rsid w:val="00E439A9"/>
    <w:rsid w:val="00E51A6D"/>
    <w:rsid w:val="00E54241"/>
    <w:rsid w:val="00E608B4"/>
    <w:rsid w:val="00E72711"/>
    <w:rsid w:val="00E74869"/>
    <w:rsid w:val="00E833C5"/>
    <w:rsid w:val="00EA3265"/>
    <w:rsid w:val="00EA3403"/>
    <w:rsid w:val="00EB35BB"/>
    <w:rsid w:val="00EC25AE"/>
    <w:rsid w:val="00EC2A02"/>
    <w:rsid w:val="00ED3854"/>
    <w:rsid w:val="00ED526D"/>
    <w:rsid w:val="00ED7967"/>
    <w:rsid w:val="00EE068B"/>
    <w:rsid w:val="00EE4480"/>
    <w:rsid w:val="00EE7BBB"/>
    <w:rsid w:val="00EF6F6E"/>
    <w:rsid w:val="00F06208"/>
    <w:rsid w:val="00F13E7C"/>
    <w:rsid w:val="00F1404C"/>
    <w:rsid w:val="00F14216"/>
    <w:rsid w:val="00F17CCC"/>
    <w:rsid w:val="00F24F17"/>
    <w:rsid w:val="00F26856"/>
    <w:rsid w:val="00F27E57"/>
    <w:rsid w:val="00F31A53"/>
    <w:rsid w:val="00F31A55"/>
    <w:rsid w:val="00F401D7"/>
    <w:rsid w:val="00F44841"/>
    <w:rsid w:val="00F45D52"/>
    <w:rsid w:val="00F56184"/>
    <w:rsid w:val="00F56EAB"/>
    <w:rsid w:val="00F60618"/>
    <w:rsid w:val="00F726DB"/>
    <w:rsid w:val="00F72B64"/>
    <w:rsid w:val="00F7386D"/>
    <w:rsid w:val="00F741BE"/>
    <w:rsid w:val="00F7528C"/>
    <w:rsid w:val="00F806C4"/>
    <w:rsid w:val="00F858CB"/>
    <w:rsid w:val="00F86AC3"/>
    <w:rsid w:val="00F905DD"/>
    <w:rsid w:val="00FB582F"/>
    <w:rsid w:val="00FC13CD"/>
    <w:rsid w:val="00FC75D8"/>
    <w:rsid w:val="00FD3D2B"/>
    <w:rsid w:val="00FD4BB6"/>
    <w:rsid w:val="00FE42DB"/>
    <w:rsid w:val="00FE678D"/>
    <w:rsid w:val="00FE7F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AEF0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613635">
      <w:marLeft w:val="0"/>
      <w:marRight w:val="0"/>
      <w:marTop w:val="0"/>
      <w:marBottom w:val="0"/>
      <w:divBdr>
        <w:top w:val="none" w:sz="0" w:space="0" w:color="auto"/>
        <w:left w:val="none" w:sz="0" w:space="0" w:color="auto"/>
        <w:bottom w:val="none" w:sz="0" w:space="0" w:color="auto"/>
        <w:right w:val="none" w:sz="0" w:space="0" w:color="auto"/>
      </w:divBdr>
    </w:div>
    <w:div w:id="1302613636">
      <w:marLeft w:val="0"/>
      <w:marRight w:val="0"/>
      <w:marTop w:val="0"/>
      <w:marBottom w:val="0"/>
      <w:divBdr>
        <w:top w:val="none" w:sz="0" w:space="0" w:color="auto"/>
        <w:left w:val="none" w:sz="0" w:space="0" w:color="auto"/>
        <w:bottom w:val="none" w:sz="0" w:space="0" w:color="auto"/>
        <w:right w:val="none" w:sz="0" w:space="0" w:color="auto"/>
      </w:divBdr>
    </w:div>
    <w:div w:id="1302613637">
      <w:marLeft w:val="0"/>
      <w:marRight w:val="0"/>
      <w:marTop w:val="0"/>
      <w:marBottom w:val="0"/>
      <w:divBdr>
        <w:top w:val="none" w:sz="0" w:space="0" w:color="auto"/>
        <w:left w:val="none" w:sz="0" w:space="0" w:color="auto"/>
        <w:bottom w:val="none" w:sz="0" w:space="0" w:color="auto"/>
        <w:right w:val="none" w:sz="0" w:space="0" w:color="auto"/>
      </w:divBdr>
    </w:div>
    <w:div w:id="1302613638">
      <w:marLeft w:val="0"/>
      <w:marRight w:val="0"/>
      <w:marTop w:val="0"/>
      <w:marBottom w:val="0"/>
      <w:divBdr>
        <w:top w:val="none" w:sz="0" w:space="0" w:color="auto"/>
        <w:left w:val="none" w:sz="0" w:space="0" w:color="auto"/>
        <w:bottom w:val="none" w:sz="0" w:space="0" w:color="auto"/>
        <w:right w:val="none" w:sz="0" w:space="0" w:color="auto"/>
      </w:divBdr>
    </w:div>
    <w:div w:id="1302613639">
      <w:marLeft w:val="0"/>
      <w:marRight w:val="0"/>
      <w:marTop w:val="0"/>
      <w:marBottom w:val="0"/>
      <w:divBdr>
        <w:top w:val="none" w:sz="0" w:space="0" w:color="auto"/>
        <w:left w:val="none" w:sz="0" w:space="0" w:color="auto"/>
        <w:bottom w:val="none" w:sz="0" w:space="0" w:color="auto"/>
        <w:right w:val="none" w:sz="0" w:space="0" w:color="auto"/>
      </w:divBdr>
    </w:div>
    <w:div w:id="13026136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9692F-C11B-4A3D-B4A4-FB41F56A3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1810</Words>
  <Characters>1032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21-08-24T03:28:00Z</cp:lastPrinted>
  <dcterms:created xsi:type="dcterms:W3CDTF">2021-08-24T03:30:00Z</dcterms:created>
  <dcterms:modified xsi:type="dcterms:W3CDTF">2022-07-06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aHiZg4i"/&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